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A652D3" w:rsidRDefault="00CA264D" w:rsidP="00AA27B8">
      <w:pPr>
        <w:pStyle w:val="BodyText"/>
        <w:tabs>
          <w:tab w:val="left" w:pos="5529"/>
        </w:tabs>
        <w:spacing w:line="360" w:lineRule="auto"/>
        <w:ind w:right="-35"/>
        <w:jc w:val="both"/>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INTI International College Penang</w:t>
      </w:r>
      <w:r w:rsidRPr="00A652D3">
        <w:rPr>
          <w:rFonts w:ascii="Times New Roman" w:hAnsi="Times New Roman" w:cs="Times New Roman"/>
          <w:color w:val="000000" w:themeColor="text1"/>
          <w:szCs w:val="24"/>
        </w:rPr>
        <w:tab/>
      </w:r>
      <w:r w:rsidRPr="00A652D3">
        <w:rPr>
          <w:rFonts w:ascii="Times New Roman" w:hAnsi="Times New Roman" w:cs="Times New Roman"/>
          <w:color w:val="000000" w:themeColor="text1"/>
          <w:w w:val="105"/>
          <w:szCs w:val="24"/>
        </w:rPr>
        <w:t>School of Engineering and Technology 3+0</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Bachelo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Hons)</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mpute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University,</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UK 3+0</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Bachelor of</w:t>
      </w:r>
      <w:r w:rsidRPr="00A652D3">
        <w:rPr>
          <w:rFonts w:ascii="Times New Roman" w:hAnsi="Times New Roman" w:cs="Times New Roman"/>
          <w:color w:val="000000" w:themeColor="text1"/>
          <w:spacing w:val="-2"/>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Hons) 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mputing,</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University, UK</w:t>
      </w:r>
    </w:p>
    <w:p w14:paraId="62316F38" w14:textId="77777777" w:rsidR="00421B51" w:rsidRPr="00A652D3" w:rsidRDefault="00421B51" w:rsidP="00AA27B8">
      <w:pPr>
        <w:pStyle w:val="BodyText"/>
        <w:spacing w:line="360" w:lineRule="auto"/>
        <w:rPr>
          <w:rFonts w:ascii="Times New Roman" w:hAnsi="Times New Roman" w:cs="Times New Roman"/>
          <w:color w:val="000000" w:themeColor="text1"/>
          <w:sz w:val="24"/>
          <w:szCs w:val="24"/>
        </w:rPr>
      </w:pPr>
    </w:p>
    <w:p w14:paraId="1D84A75D" w14:textId="77777777" w:rsidR="00421B51" w:rsidRPr="00A652D3" w:rsidRDefault="00CA264D" w:rsidP="00AA27B8">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t>Coursework cover sheet</w:t>
      </w:r>
    </w:p>
    <w:p w14:paraId="05156378" w14:textId="77777777" w:rsidR="00421B51" w:rsidRPr="00A652D3" w:rsidRDefault="00421B51" w:rsidP="00AA27B8">
      <w:pPr>
        <w:pStyle w:val="BodyText"/>
        <w:spacing w:line="360" w:lineRule="auto"/>
        <w:rPr>
          <w:rFonts w:ascii="Times New Roman" w:hAnsi="Times New Roman" w:cs="Times New Roman"/>
          <w:color w:val="000000" w:themeColor="text1"/>
          <w:sz w:val="24"/>
          <w:szCs w:val="24"/>
        </w:rPr>
      </w:pPr>
    </w:p>
    <w:p w14:paraId="2095AD6A" w14:textId="77777777" w:rsidR="00421B51" w:rsidRPr="00A652D3" w:rsidRDefault="00CA264D" w:rsidP="00AA27B8">
      <w:pPr>
        <w:pStyle w:val="BodyText"/>
        <w:spacing w:line="360" w:lineRule="auto"/>
        <w:rPr>
          <w:rFonts w:ascii="Times New Roman" w:hAnsi="Times New Roman" w:cs="Times New Roman"/>
          <w:color w:val="000000" w:themeColor="text1"/>
          <w:sz w:val="24"/>
          <w:szCs w:val="24"/>
        </w:rPr>
      </w:pPr>
      <w:r w:rsidRPr="00A652D3">
        <w:rPr>
          <w:rFonts w:ascii="Times New Roman" w:hAnsi="Times New Roman" w:cs="Times New Roman"/>
          <w:color w:val="000000" w:themeColor="text1"/>
          <w:w w:val="105"/>
          <w:sz w:val="24"/>
          <w:szCs w:val="24"/>
        </w:rPr>
        <w:t>Section</w:t>
      </w:r>
      <w:r w:rsidRPr="00A652D3">
        <w:rPr>
          <w:rFonts w:ascii="Times New Roman" w:hAnsi="Times New Roman" w:cs="Times New Roman"/>
          <w:color w:val="000000" w:themeColor="text1"/>
          <w:spacing w:val="-10"/>
          <w:w w:val="105"/>
          <w:sz w:val="24"/>
          <w:szCs w:val="24"/>
        </w:rPr>
        <w:t xml:space="preserve"> </w:t>
      </w:r>
      <w:r w:rsidRPr="00A652D3">
        <w:rPr>
          <w:rFonts w:ascii="Times New Roman" w:hAnsi="Times New Roman" w:cs="Times New Roman"/>
          <w:color w:val="000000" w:themeColor="text1"/>
          <w:w w:val="105"/>
          <w:sz w:val="24"/>
          <w:szCs w:val="24"/>
        </w:rPr>
        <w:t>A</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o</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be</w:t>
      </w:r>
      <w:r w:rsidRPr="00A652D3">
        <w:rPr>
          <w:rFonts w:ascii="Times New Roman" w:hAnsi="Times New Roman" w:cs="Times New Roman"/>
          <w:color w:val="000000" w:themeColor="text1"/>
          <w:spacing w:val="-13"/>
          <w:w w:val="105"/>
          <w:sz w:val="24"/>
          <w:szCs w:val="24"/>
        </w:rPr>
        <w:t xml:space="preserve"> </w:t>
      </w:r>
      <w:r w:rsidRPr="00A652D3">
        <w:rPr>
          <w:rFonts w:ascii="Times New Roman" w:hAnsi="Times New Roman" w:cs="Times New Roman"/>
          <w:color w:val="000000" w:themeColor="text1"/>
          <w:w w:val="105"/>
          <w:sz w:val="24"/>
          <w:szCs w:val="24"/>
        </w:rPr>
        <w:t>completed</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by</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he</w:t>
      </w:r>
      <w:r w:rsidRPr="00A652D3">
        <w:rPr>
          <w:rFonts w:ascii="Times New Roman" w:hAnsi="Times New Roman" w:cs="Times New Roman"/>
          <w:color w:val="000000" w:themeColor="text1"/>
          <w:spacing w:val="-8"/>
          <w:w w:val="105"/>
          <w:sz w:val="24"/>
          <w:szCs w:val="24"/>
        </w:rPr>
        <w:t xml:space="preserve"> </w:t>
      </w:r>
      <w:proofErr w:type="gramStart"/>
      <w:r w:rsidRPr="00A652D3">
        <w:rPr>
          <w:rFonts w:ascii="Times New Roman" w:hAnsi="Times New Roman" w:cs="Times New Roman"/>
          <w:color w:val="000000" w:themeColor="text1"/>
          <w:spacing w:val="-2"/>
          <w:w w:val="105"/>
          <w:sz w:val="24"/>
          <w:szCs w:val="24"/>
        </w:rPr>
        <w:t>student</w:t>
      </w:r>
      <w:proofErr w:type="gramEnd"/>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A652D3"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A652D3" w:rsidRDefault="00CA264D" w:rsidP="00AA27B8">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Full</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spacing w:val="-2"/>
                <w:w w:val="105"/>
                <w:sz w:val="22"/>
              </w:rPr>
              <w:t>Name:</w:t>
            </w:r>
            <w:r w:rsidR="00D4066A" w:rsidRPr="00A652D3">
              <w:rPr>
                <w:rFonts w:ascii="Times New Roman" w:hAnsi="Times New Roman" w:cs="Times New Roman"/>
                <w:color w:val="000000" w:themeColor="text1"/>
                <w:spacing w:val="-2"/>
                <w:w w:val="105"/>
                <w:sz w:val="22"/>
              </w:rPr>
              <w:t xml:space="preserve"> </w:t>
            </w:r>
          </w:p>
          <w:p w14:paraId="5F51C44A" w14:textId="77777777" w:rsidR="00D4066A" w:rsidRPr="00A652D3" w:rsidRDefault="00D4066A" w:rsidP="00AA27B8">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1: </w:t>
            </w:r>
            <w:r w:rsidRPr="00A652D3">
              <w:rPr>
                <w:rFonts w:ascii="Times New Roman" w:hAnsi="Times New Roman" w:cs="Times New Roman"/>
                <w:b/>
                <w:color w:val="000000" w:themeColor="text1"/>
                <w:w w:val="105"/>
                <w:sz w:val="22"/>
              </w:rPr>
              <w:t xml:space="preserve">Damien Tan Lek </w:t>
            </w:r>
            <w:proofErr w:type="spellStart"/>
            <w:r w:rsidRPr="00A652D3">
              <w:rPr>
                <w:rFonts w:ascii="Times New Roman" w:hAnsi="Times New Roman" w:cs="Times New Roman"/>
                <w:b/>
                <w:color w:val="000000" w:themeColor="text1"/>
                <w:w w:val="105"/>
                <w:sz w:val="22"/>
              </w:rPr>
              <w:t>Khee</w:t>
            </w:r>
            <w:proofErr w:type="spellEnd"/>
          </w:p>
          <w:p w14:paraId="5EE43DD2" w14:textId="77777777" w:rsidR="00D4066A" w:rsidRPr="00A652D3" w:rsidRDefault="00D4066A" w:rsidP="00AA27B8">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2: </w:t>
            </w:r>
            <w:r w:rsidRPr="00A652D3">
              <w:rPr>
                <w:rFonts w:ascii="Times New Roman" w:hAnsi="Times New Roman" w:cs="Times New Roman"/>
                <w:b/>
                <w:color w:val="000000" w:themeColor="text1"/>
                <w:w w:val="105"/>
                <w:sz w:val="22"/>
              </w:rPr>
              <w:t>Lim Pau Thing</w:t>
            </w:r>
          </w:p>
          <w:p w14:paraId="7524938D" w14:textId="77777777" w:rsidR="00D4066A" w:rsidRPr="00A652D3" w:rsidRDefault="00D4066A" w:rsidP="00AA27B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proofErr w:type="spellStart"/>
            <w:r w:rsidRPr="00A652D3">
              <w:rPr>
                <w:rFonts w:ascii="Times New Roman" w:hAnsi="Times New Roman" w:cs="Times New Roman"/>
                <w:b/>
                <w:color w:val="000000" w:themeColor="text1"/>
                <w:w w:val="105"/>
                <w:sz w:val="22"/>
              </w:rPr>
              <w:t>Ooi</w:t>
            </w:r>
            <w:proofErr w:type="spellEnd"/>
            <w:r w:rsidRPr="00A652D3">
              <w:rPr>
                <w:rFonts w:ascii="Times New Roman" w:hAnsi="Times New Roman" w:cs="Times New Roman"/>
                <w:b/>
                <w:color w:val="000000" w:themeColor="text1"/>
                <w:w w:val="105"/>
                <w:sz w:val="22"/>
              </w:rPr>
              <w:t xml:space="preserve"> Ying </w:t>
            </w:r>
            <w:proofErr w:type="spellStart"/>
            <w:r w:rsidRPr="00A652D3">
              <w:rPr>
                <w:rFonts w:ascii="Times New Roman" w:hAnsi="Times New Roman" w:cs="Times New Roman"/>
                <w:b/>
                <w:color w:val="000000" w:themeColor="text1"/>
                <w:w w:val="105"/>
                <w:sz w:val="22"/>
              </w:rPr>
              <w:t>Jie</w:t>
            </w:r>
            <w:proofErr w:type="spellEnd"/>
          </w:p>
        </w:tc>
      </w:tr>
      <w:tr w:rsidR="00A3076D" w:rsidRPr="00A652D3"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A652D3" w:rsidRDefault="00CA264D" w:rsidP="00AA27B8">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C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Student</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ID</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spacing w:val="-2"/>
                <w:w w:val="105"/>
                <w:sz w:val="22"/>
              </w:rPr>
              <w:t>Number:</w:t>
            </w:r>
          </w:p>
          <w:p w14:paraId="5B768D58" w14:textId="77777777" w:rsidR="00D4066A" w:rsidRPr="00A652D3" w:rsidRDefault="00D4066A" w:rsidP="00AA27B8">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1: </w:t>
            </w:r>
            <w:r w:rsidR="00C831EF" w:rsidRPr="00A652D3">
              <w:rPr>
                <w:rFonts w:ascii="Times New Roman" w:hAnsi="Times New Roman" w:cs="Times New Roman"/>
                <w:b/>
                <w:color w:val="000000" w:themeColor="text1"/>
                <w:w w:val="105"/>
                <w:sz w:val="22"/>
              </w:rPr>
              <w:t>12672844</w:t>
            </w:r>
          </w:p>
          <w:p w14:paraId="6E195DEE" w14:textId="758F47A1" w:rsidR="00D4066A" w:rsidRPr="00A652D3" w:rsidRDefault="00D4066A" w:rsidP="00AA27B8">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2: </w:t>
            </w:r>
            <w:r w:rsidR="00C831EF" w:rsidRPr="00A652D3">
              <w:rPr>
                <w:rFonts w:ascii="Times New Roman" w:hAnsi="Times New Roman" w:cs="Times New Roman"/>
                <w:b/>
                <w:color w:val="000000" w:themeColor="text1"/>
                <w:w w:val="105"/>
                <w:sz w:val="22"/>
              </w:rPr>
              <w:t>1267</w:t>
            </w:r>
            <w:r w:rsidR="00F607E4" w:rsidRPr="00A652D3">
              <w:rPr>
                <w:rFonts w:ascii="Times New Roman" w:hAnsi="Times New Roman" w:cs="Times New Roman"/>
                <w:b/>
                <w:color w:val="000000" w:themeColor="text1"/>
                <w:w w:val="105"/>
                <w:sz w:val="22"/>
              </w:rPr>
              <w:t>2877</w:t>
            </w:r>
          </w:p>
          <w:p w14:paraId="5E35620E" w14:textId="77777777" w:rsidR="00D4066A" w:rsidRPr="00A652D3" w:rsidRDefault="00D4066A"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 xml:space="preserve">Group Member 3: </w:t>
            </w:r>
            <w:r w:rsidR="00C831EF" w:rsidRPr="00A652D3">
              <w:rPr>
                <w:rFonts w:ascii="Times New Roman" w:hAnsi="Times New Roman" w:cs="Times New Roman"/>
                <w:b/>
                <w:color w:val="000000" w:themeColor="text1"/>
                <w:w w:val="105"/>
                <w:sz w:val="22"/>
              </w:rPr>
              <w:t>12672888</w:t>
            </w:r>
          </w:p>
        </w:tc>
      </w:tr>
      <w:tr w:rsidR="00A3076D" w:rsidRPr="00A652D3" w14:paraId="27757660" w14:textId="77777777" w:rsidTr="006914EE">
        <w:trPr>
          <w:trHeight w:val="397"/>
          <w:jc w:val="center"/>
        </w:trPr>
        <w:tc>
          <w:tcPr>
            <w:tcW w:w="2827" w:type="dxa"/>
            <w:tcBorders>
              <w:right w:val="nil"/>
            </w:tcBorders>
            <w:vAlign w:val="center"/>
          </w:tcPr>
          <w:p w14:paraId="2763AB0C" w14:textId="77777777" w:rsidR="00C831EF" w:rsidRPr="00A652D3" w:rsidRDefault="00C831EF" w:rsidP="00AA27B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A652D3" w:rsidRDefault="00C831EF" w:rsidP="00AA27B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A652D3" w:rsidRDefault="00C831EF" w:rsidP="00AA27B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10</w:t>
            </w:r>
          </w:p>
        </w:tc>
      </w:tr>
      <w:tr w:rsidR="00A3076D" w:rsidRPr="00A652D3" w14:paraId="11EE0AF7" w14:textId="77777777" w:rsidTr="006914EE">
        <w:trPr>
          <w:trHeight w:val="397"/>
          <w:jc w:val="center"/>
        </w:trPr>
        <w:tc>
          <w:tcPr>
            <w:tcW w:w="2827" w:type="dxa"/>
            <w:tcBorders>
              <w:right w:val="nil"/>
            </w:tcBorders>
            <w:vAlign w:val="center"/>
          </w:tcPr>
          <w:p w14:paraId="604B0F8C"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A652D3" w:rsidRDefault="00C831EF" w:rsidP="00AA27B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proofErr w:type="spellStart"/>
            <w:r w:rsidRPr="00A652D3">
              <w:rPr>
                <w:rFonts w:ascii="Times New Roman" w:hAnsi="Times New Roman" w:cs="Times New Roman"/>
                <w:b/>
                <w:color w:val="000000" w:themeColor="text1"/>
                <w:spacing w:val="-2"/>
                <w:sz w:val="22"/>
              </w:rPr>
              <w:t>R.</w:t>
            </w:r>
            <w:proofErr w:type="gramStart"/>
            <w:r w:rsidRPr="00A652D3">
              <w:rPr>
                <w:rFonts w:ascii="Times New Roman" w:hAnsi="Times New Roman" w:cs="Times New Roman"/>
                <w:b/>
                <w:color w:val="000000" w:themeColor="text1"/>
                <w:spacing w:val="-2"/>
                <w:sz w:val="22"/>
              </w:rPr>
              <w:t>K.Krishnamoorthy</w:t>
            </w:r>
            <w:proofErr w:type="spellEnd"/>
            <w:proofErr w:type="gramEnd"/>
          </w:p>
        </w:tc>
      </w:tr>
      <w:tr w:rsidR="00A3076D" w:rsidRPr="00A652D3" w14:paraId="67BB11BE" w14:textId="77777777" w:rsidTr="006914EE">
        <w:trPr>
          <w:trHeight w:val="397"/>
          <w:jc w:val="center"/>
        </w:trPr>
        <w:tc>
          <w:tcPr>
            <w:tcW w:w="2827" w:type="dxa"/>
            <w:tcBorders>
              <w:right w:val="nil"/>
            </w:tcBorders>
            <w:vAlign w:val="center"/>
          </w:tcPr>
          <w:p w14:paraId="7427651E"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pacing w:val="-2"/>
                <w:w w:val="105"/>
                <w:sz w:val="22"/>
              </w:rPr>
              <w:t>Modul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spacing w:val="-2"/>
                <w:w w:val="105"/>
                <w:sz w:val="22"/>
              </w:rPr>
              <w:t>Cod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spacing w:val="-2"/>
                <w:w w:val="105"/>
                <w:sz w:val="22"/>
              </w:rPr>
              <w:t>and</w:t>
            </w:r>
            <w:r w:rsidRPr="00A652D3">
              <w:rPr>
                <w:rFonts w:ascii="Times New Roman" w:hAnsi="Times New Roman" w:cs="Times New Roman"/>
                <w:color w:val="000000" w:themeColor="text1"/>
                <w:spacing w:val="-7"/>
                <w:w w:val="105"/>
                <w:sz w:val="22"/>
              </w:rPr>
              <w:t xml:space="preserve"> </w:t>
            </w:r>
            <w:r w:rsidRPr="00A652D3">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A652D3" w:rsidRDefault="00C831EF" w:rsidP="00AA27B8">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spacing w:val="-2"/>
                <w:w w:val="105"/>
                <w:sz w:val="22"/>
              </w:rPr>
              <w:t>INT6005CEM</w:t>
            </w:r>
            <w:r w:rsidRPr="00A652D3">
              <w:rPr>
                <w:rFonts w:ascii="Times New Roman" w:hAnsi="Times New Roman" w:cs="Times New Roman"/>
                <w:b/>
                <w:color w:val="000000" w:themeColor="text1"/>
                <w:spacing w:val="-6"/>
                <w:w w:val="105"/>
                <w:sz w:val="22"/>
              </w:rPr>
              <w:t xml:space="preserve"> </w:t>
            </w:r>
            <w:r w:rsidRPr="00A652D3">
              <w:rPr>
                <w:rFonts w:ascii="Times New Roman" w:hAnsi="Times New Roman" w:cs="Times New Roman"/>
                <w:b/>
                <w:color w:val="000000" w:themeColor="text1"/>
                <w:spacing w:val="-2"/>
                <w:w w:val="105"/>
                <w:sz w:val="22"/>
              </w:rPr>
              <w:t>Security</w:t>
            </w:r>
          </w:p>
        </w:tc>
      </w:tr>
      <w:tr w:rsidR="00A3076D" w:rsidRPr="00A652D3" w14:paraId="394310C4" w14:textId="77777777" w:rsidTr="006914EE">
        <w:trPr>
          <w:trHeight w:val="397"/>
          <w:jc w:val="center"/>
        </w:trPr>
        <w:tc>
          <w:tcPr>
            <w:tcW w:w="2827" w:type="dxa"/>
            <w:tcBorders>
              <w:right w:val="nil"/>
            </w:tcBorders>
            <w:vAlign w:val="center"/>
          </w:tcPr>
          <w:p w14:paraId="0EA4A388"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Assignment</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itle</w:t>
            </w:r>
            <w:r w:rsidRPr="00A652D3">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A652D3" w:rsidRDefault="00C831EF" w:rsidP="00AA27B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A652D3" w:rsidRDefault="00C831EF"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w w:val="105"/>
                <w:sz w:val="22"/>
              </w:rPr>
              <w:t>Secure</w:t>
            </w:r>
            <w:r w:rsidRPr="00A652D3">
              <w:rPr>
                <w:rFonts w:ascii="Times New Roman" w:hAnsi="Times New Roman" w:cs="Times New Roman"/>
                <w:b/>
                <w:color w:val="000000" w:themeColor="text1"/>
                <w:spacing w:val="-14"/>
                <w:w w:val="105"/>
                <w:sz w:val="22"/>
              </w:rPr>
              <w:t xml:space="preserve"> </w:t>
            </w:r>
            <w:r w:rsidRPr="00A652D3">
              <w:rPr>
                <w:rFonts w:ascii="Times New Roman" w:hAnsi="Times New Roman" w:cs="Times New Roman"/>
                <w:b/>
                <w:color w:val="000000" w:themeColor="text1"/>
                <w:w w:val="105"/>
                <w:sz w:val="22"/>
              </w:rPr>
              <w:t xml:space="preserve">Application </w:t>
            </w:r>
            <w:r w:rsidRPr="00A652D3">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A652D3" w:rsidRDefault="00C831EF" w:rsidP="00AA27B8">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b/>
                <w:color w:val="000000" w:themeColor="text1"/>
                <w:w w:val="105"/>
                <w:sz w:val="22"/>
              </w:rPr>
              <w:t>50%</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sz w:val="22"/>
              </w:rPr>
              <w:t>Module</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spacing w:val="-4"/>
                <w:w w:val="105"/>
                <w:sz w:val="22"/>
              </w:rPr>
              <w:t>Mark</w:t>
            </w:r>
          </w:p>
        </w:tc>
      </w:tr>
      <w:tr w:rsidR="00A3076D" w:rsidRPr="00A652D3"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A652D3" w:rsidRDefault="006914EE" w:rsidP="00AA27B8">
            <w:pPr>
              <w:pStyle w:val="TableParagraph"/>
              <w:spacing w:before="0" w:line="360" w:lineRule="auto"/>
              <w:ind w:left="119" w:right="157"/>
              <w:rPr>
                <w:rFonts w:ascii="Times New Roman" w:hAnsi="Times New Roman" w:cs="Times New Roman"/>
                <w:b/>
                <w:color w:val="000000" w:themeColor="text1"/>
              </w:rPr>
            </w:pPr>
            <w:r w:rsidRPr="00A652D3">
              <w:rPr>
                <w:rFonts w:ascii="Times New Roman" w:hAnsi="Times New Roman" w:cs="Times New Roman"/>
                <w:color w:val="000000" w:themeColor="text1"/>
                <w:w w:val="105"/>
                <w:sz w:val="22"/>
              </w:rPr>
              <w:t>Hand</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out</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rPr>
              <w:t xml:space="preserve">date: </w:t>
            </w:r>
            <w:r w:rsidRPr="00A652D3">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A652D3" w:rsidRDefault="006914EE" w:rsidP="00AA27B8">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9"/>
                <w:w w:val="105"/>
                <w:sz w:val="22"/>
              </w:rPr>
              <w:t xml:space="preserve"> </w:t>
            </w:r>
            <w:proofErr w:type="gramStart"/>
            <w:r w:rsidRPr="00A652D3">
              <w:rPr>
                <w:rFonts w:ascii="Times New Roman" w:hAnsi="Times New Roman" w:cs="Times New Roman"/>
                <w:color w:val="000000" w:themeColor="text1"/>
                <w:w w:val="105"/>
              </w:rPr>
              <w:t>date</w:t>
            </w:r>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color w:val="000000" w:themeColor="text1"/>
                <w:spacing w:val="-2"/>
                <w:w w:val="105"/>
              </w:rPr>
              <w:t>:</w:t>
            </w:r>
            <w:proofErr w:type="gramEnd"/>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b/>
                <w:color w:val="000000" w:themeColor="text1"/>
                <w:spacing w:val="-2"/>
                <w:w w:val="105"/>
                <w:sz w:val="22"/>
              </w:rPr>
              <w:t>23/11/23</w:t>
            </w:r>
          </w:p>
        </w:tc>
      </w:tr>
      <w:tr w:rsidR="00A3076D" w:rsidRPr="00A652D3"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A652D3" w:rsidRDefault="00CA264D" w:rsidP="00AA27B8">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Penalties:</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late</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will</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b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ccepte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f</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yo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ar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unabl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submi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coursework</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n</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im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o extenuating</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circumstances, you</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may b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eligible for an</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extension. Please</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consult</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the lecturer.</w:t>
            </w:r>
          </w:p>
        </w:tc>
      </w:tr>
      <w:tr w:rsidR="00A3076D" w:rsidRPr="00A652D3"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A652D3" w:rsidRDefault="00CA264D" w:rsidP="00AA27B8">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Declaration:</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dersigne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confirm</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hav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rea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an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gre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abid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by</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iversity regulations on plagiarism and cheating and Faculty coursework policies and procedures. I/we confirm</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is</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piece</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is</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my/our</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own.</w:t>
            </w:r>
            <w:r w:rsidRPr="00A652D3">
              <w:rPr>
                <w:rFonts w:ascii="Times New Roman" w:hAnsi="Times New Roman" w:cs="Times New Roman"/>
                <w:color w:val="000000" w:themeColor="text1"/>
                <w:spacing w:val="40"/>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consen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appropriate</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storag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ur</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for plagiarism checking.</w:t>
            </w:r>
          </w:p>
          <w:p w14:paraId="2C651850" w14:textId="77777777" w:rsidR="00421B51" w:rsidRPr="00A652D3" w:rsidRDefault="00421B51" w:rsidP="00AA27B8">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A652D3" w:rsidRDefault="00CA264D" w:rsidP="00AA27B8">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spacing w:val="-2"/>
                <w:w w:val="105"/>
                <w:sz w:val="22"/>
              </w:rPr>
              <w:t>Signature(s):</w:t>
            </w:r>
          </w:p>
          <w:p w14:paraId="081410F9" w14:textId="77777777" w:rsidR="00D4066A" w:rsidRPr="00A652D3" w:rsidRDefault="00D4066A" w:rsidP="00AA27B8">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A652D3" w:rsidRDefault="00CA264D" w:rsidP="00AA27B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1: </w:t>
            </w:r>
            <w:r w:rsidR="00F64EE5" w:rsidRPr="00A652D3">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02E7EC46" w14:textId="77777777" w:rsidR="00D4066A" w:rsidRPr="00A652D3" w:rsidRDefault="00D4066A" w:rsidP="00AA27B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77777777" w:rsidR="00D4066A" w:rsidRPr="00A652D3" w:rsidRDefault="00D4066A" w:rsidP="00AA27B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77777777" w:rsidR="007F57E5" w:rsidRPr="00A652D3" w:rsidRDefault="007F57E5" w:rsidP="00AA27B8">
            <w:pPr>
              <w:pStyle w:val="TableParagraph"/>
              <w:tabs>
                <w:tab w:val="left" w:pos="4477"/>
              </w:tabs>
              <w:spacing w:before="0" w:line="360" w:lineRule="auto"/>
              <w:ind w:left="119" w:right="157"/>
              <w:jc w:val="both"/>
              <w:rPr>
                <w:rFonts w:ascii="Times New Roman" w:hAnsi="Times New Roman" w:cs="Times New Roman"/>
                <w:color w:val="000000" w:themeColor="text1"/>
                <w:w w:val="105"/>
              </w:rPr>
            </w:pPr>
          </w:p>
          <w:p w14:paraId="416FB637" w14:textId="77777777" w:rsidR="00D4066A" w:rsidRPr="00A652D3" w:rsidRDefault="00CA264D" w:rsidP="00AA27B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2: </w:t>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75AE366A" w14:textId="77777777" w:rsidR="00D4066A" w:rsidRPr="00A652D3" w:rsidRDefault="00D4066A" w:rsidP="00AA27B8">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A652D3" w:rsidRDefault="00CA264D" w:rsidP="00AA27B8">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r w:rsidR="00A552D8" w:rsidRPr="00A652D3">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A652D3" w:rsidRDefault="00421B51" w:rsidP="00AA27B8">
      <w:pPr>
        <w:spacing w:line="360" w:lineRule="auto"/>
        <w:jc w:val="both"/>
        <w:rPr>
          <w:rFonts w:ascii="Times New Roman" w:hAnsi="Times New Roman" w:cs="Times New Roman"/>
          <w:color w:val="000000" w:themeColor="text1"/>
          <w:szCs w:val="24"/>
        </w:rPr>
        <w:sectPr w:rsidR="00421B51" w:rsidRPr="00A652D3" w:rsidSect="00382869">
          <w:footerReference w:type="default" r:id="rId10"/>
          <w:type w:val="continuous"/>
          <w:pgSz w:w="11906" w:h="16838" w:code="9"/>
          <w:pgMar w:top="1440" w:right="1080" w:bottom="1440" w:left="1080" w:header="720" w:footer="720" w:gutter="0"/>
          <w:cols w:space="720"/>
          <w:titlePg/>
          <w:docGrid w:linePitch="299"/>
        </w:sectPr>
      </w:pPr>
    </w:p>
    <w:p w14:paraId="537C7818" w14:textId="77777777" w:rsidR="00421B51" w:rsidRPr="00A652D3" w:rsidRDefault="00CA264D" w:rsidP="00AA27B8">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lastRenderedPageBreak/>
        <w:t xml:space="preserve">Section B - To be completed by the module </w:t>
      </w:r>
      <w:proofErr w:type="gramStart"/>
      <w:r w:rsidRPr="00A652D3">
        <w:rPr>
          <w:rFonts w:ascii="Times New Roman" w:hAnsi="Times New Roman" w:cs="Times New Roman"/>
          <w:color w:val="000000" w:themeColor="text1"/>
          <w:w w:val="105"/>
          <w:sz w:val="24"/>
          <w:szCs w:val="24"/>
        </w:rPr>
        <w:t>leader</w:t>
      </w:r>
      <w:proofErr w:type="gram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A652D3" w14:paraId="54ECFBE0" w14:textId="77777777" w:rsidTr="00666FCC">
        <w:trPr>
          <w:trHeight w:val="1509"/>
          <w:jc w:val="center"/>
        </w:trPr>
        <w:tc>
          <w:tcPr>
            <w:tcW w:w="9638" w:type="dxa"/>
            <w:gridSpan w:val="3"/>
            <w:vAlign w:val="center"/>
          </w:tcPr>
          <w:p w14:paraId="691817AB" w14:textId="77777777" w:rsidR="00421B51" w:rsidRPr="00A652D3" w:rsidRDefault="00CA264D" w:rsidP="00AA27B8">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pacing w:val="-2"/>
                <w:w w:val="105"/>
                <w:szCs w:val="24"/>
              </w:rPr>
              <w:t>Intend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learning</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outcomes</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spacing w:val="-2"/>
                <w:w w:val="105"/>
                <w:szCs w:val="24"/>
              </w:rPr>
              <w:t>assess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by</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this</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4"/>
                <w:w w:val="105"/>
                <w:szCs w:val="24"/>
              </w:rPr>
              <w:t>work:</w:t>
            </w:r>
          </w:p>
          <w:p w14:paraId="5C50EAFD" w14:textId="77777777" w:rsidR="00421B51" w:rsidRPr="00A652D3" w:rsidRDefault="00CA264D" w:rsidP="00AA27B8">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Develop</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oftwar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a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addresses</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commo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severe security concerns.</w:t>
            </w:r>
          </w:p>
          <w:p w14:paraId="2753CD05" w14:textId="77777777" w:rsidR="00421B51" w:rsidRPr="00A652D3" w:rsidRDefault="00CA264D" w:rsidP="00AA27B8">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Critically</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security</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0"/>
                <w:w w:val="105"/>
                <w:szCs w:val="24"/>
              </w:rPr>
              <w:t xml:space="preserve"> </w:t>
            </w:r>
            <w:r w:rsidRPr="00A652D3">
              <w:rPr>
                <w:rFonts w:ascii="Times New Roman" w:hAnsi="Times New Roman" w:cs="Times New Roman"/>
                <w:color w:val="000000" w:themeColor="text1"/>
                <w:w w:val="105"/>
                <w:szCs w:val="24"/>
              </w:rPr>
              <w:t>an</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IT</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spacing w:val="-2"/>
                <w:w w:val="105"/>
                <w:szCs w:val="24"/>
              </w:rPr>
              <w:t>ecosystem.</w:t>
            </w:r>
          </w:p>
        </w:tc>
      </w:tr>
      <w:tr w:rsidR="00A3076D" w:rsidRPr="00A652D3" w14:paraId="626261AD" w14:textId="77777777" w:rsidTr="00666FCC">
        <w:trPr>
          <w:trHeight w:val="454"/>
          <w:jc w:val="center"/>
        </w:trPr>
        <w:tc>
          <w:tcPr>
            <w:tcW w:w="7370" w:type="dxa"/>
            <w:vAlign w:val="center"/>
          </w:tcPr>
          <w:p w14:paraId="2287B005" w14:textId="77777777" w:rsidR="00421B51" w:rsidRPr="00A652D3" w:rsidRDefault="00CA264D" w:rsidP="00AA27B8">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t>Marking</w:t>
            </w:r>
            <w:r w:rsidRPr="00A652D3">
              <w:rPr>
                <w:rFonts w:ascii="Times New Roman" w:hAnsi="Times New Roman" w:cs="Times New Roman"/>
                <w:color w:val="000000" w:themeColor="text1"/>
                <w:spacing w:val="20"/>
                <w:szCs w:val="24"/>
              </w:rPr>
              <w:t xml:space="preserve"> </w:t>
            </w:r>
            <w:r w:rsidRPr="00A652D3">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A652D3" w:rsidRDefault="00CA264D" w:rsidP="00AA27B8">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A652D3" w:rsidRDefault="00CA264D" w:rsidP="00AA27B8">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4"/>
                <w:w w:val="105"/>
                <w:szCs w:val="24"/>
              </w:rPr>
              <w:t>Mark</w:t>
            </w:r>
          </w:p>
        </w:tc>
      </w:tr>
      <w:tr w:rsidR="00A3076D" w:rsidRPr="00A652D3" w14:paraId="7572A9F1" w14:textId="77777777" w:rsidTr="00666FCC">
        <w:trPr>
          <w:trHeight w:val="1077"/>
          <w:jc w:val="center"/>
        </w:trPr>
        <w:tc>
          <w:tcPr>
            <w:tcW w:w="7370" w:type="dxa"/>
            <w:vAlign w:val="center"/>
          </w:tcPr>
          <w:p w14:paraId="734A26FA" w14:textId="77777777" w:rsidR="00421B51" w:rsidRPr="00A652D3" w:rsidRDefault="00CA264D" w:rsidP="00AA27B8">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Report</w:t>
            </w:r>
          </w:p>
          <w:p w14:paraId="7EC62BB1" w14:textId="77777777" w:rsidR="00421B51" w:rsidRPr="00A652D3" w:rsidRDefault="00CA264D" w:rsidP="00AA27B8">
            <w:pPr>
              <w:pStyle w:val="TableParagraph"/>
              <w:spacing w:before="0" w:line="360" w:lineRule="auto"/>
              <w:ind w:right="142"/>
              <w:rPr>
                <w:rFonts w:ascii="Times New Roman" w:hAnsi="Times New Roman" w:cs="Times New Roman"/>
                <w:i/>
                <w:color w:val="000000" w:themeColor="text1"/>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A652D3" w:rsidRDefault="00CA264D" w:rsidP="00AA27B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A652D3" w:rsidRDefault="00421B51" w:rsidP="00AA27B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4AD892D0" w14:textId="77777777" w:rsidTr="00666FCC">
        <w:trPr>
          <w:trHeight w:val="1077"/>
          <w:jc w:val="center"/>
        </w:trPr>
        <w:tc>
          <w:tcPr>
            <w:tcW w:w="7370" w:type="dxa"/>
            <w:vAlign w:val="center"/>
          </w:tcPr>
          <w:p w14:paraId="4AEE71F8" w14:textId="77777777" w:rsidR="00666FCC" w:rsidRPr="00A652D3" w:rsidRDefault="00666FCC" w:rsidP="00AA27B8">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System</w:t>
            </w:r>
            <w:r w:rsidRPr="00A652D3">
              <w:rPr>
                <w:rFonts w:ascii="Times New Roman" w:hAnsi="Times New Roman" w:cs="Times New Roman"/>
                <w:b/>
                <w:color w:val="000000" w:themeColor="text1"/>
                <w:spacing w:val="21"/>
                <w:szCs w:val="24"/>
              </w:rPr>
              <w:t xml:space="preserve"> </w:t>
            </w:r>
            <w:r w:rsidRPr="00A652D3">
              <w:rPr>
                <w:rFonts w:ascii="Times New Roman" w:hAnsi="Times New Roman" w:cs="Times New Roman"/>
                <w:b/>
                <w:color w:val="000000" w:themeColor="text1"/>
                <w:spacing w:val="-2"/>
                <w:szCs w:val="24"/>
              </w:rPr>
              <w:t>Functionality</w:t>
            </w:r>
          </w:p>
          <w:p w14:paraId="389714D4" w14:textId="77777777" w:rsidR="00666FCC" w:rsidRPr="00A652D3" w:rsidRDefault="00666FCC" w:rsidP="00AA27B8">
            <w:pPr>
              <w:pStyle w:val="TableParagraph"/>
              <w:spacing w:before="0" w:line="360" w:lineRule="auto"/>
              <w:ind w:right="142"/>
              <w:rPr>
                <w:rFonts w:ascii="Times New Roman" w:hAnsi="Times New Roman" w:cs="Times New Roman"/>
                <w:b/>
                <w:color w:val="000000" w:themeColor="text1"/>
                <w:spacing w:val="-2"/>
                <w:w w:val="105"/>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A652D3" w:rsidRDefault="00666FCC" w:rsidP="00AA27B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40</w:t>
            </w:r>
          </w:p>
        </w:tc>
        <w:tc>
          <w:tcPr>
            <w:tcW w:w="1134" w:type="dxa"/>
            <w:vAlign w:val="center"/>
          </w:tcPr>
          <w:p w14:paraId="7F8FCDD6" w14:textId="77777777" w:rsidR="00666FCC" w:rsidRPr="00A652D3" w:rsidRDefault="00666FCC" w:rsidP="00AA27B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1A3D7204" w14:textId="77777777" w:rsidTr="00FE41F2">
        <w:trPr>
          <w:trHeight w:val="454"/>
          <w:jc w:val="center"/>
        </w:trPr>
        <w:tc>
          <w:tcPr>
            <w:tcW w:w="7370" w:type="dxa"/>
            <w:vAlign w:val="center"/>
          </w:tcPr>
          <w:p w14:paraId="71850A01" w14:textId="77777777" w:rsidR="00421B51" w:rsidRPr="00A652D3" w:rsidRDefault="00CA264D" w:rsidP="00AA27B8">
            <w:pPr>
              <w:pStyle w:val="TableParagraph"/>
              <w:spacing w:before="0" w:line="360" w:lineRule="auto"/>
              <w:ind w:right="142"/>
              <w:jc w:val="right"/>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A652D3" w:rsidRDefault="00CA264D" w:rsidP="00AA27B8">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A652D3" w:rsidRDefault="00421B51" w:rsidP="00AA27B8">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6F1A0A18" w14:textId="77777777" w:rsidTr="00E32FF7">
        <w:trPr>
          <w:trHeight w:val="2835"/>
          <w:jc w:val="center"/>
        </w:trPr>
        <w:tc>
          <w:tcPr>
            <w:tcW w:w="9638" w:type="dxa"/>
            <w:gridSpan w:val="3"/>
          </w:tcPr>
          <w:p w14:paraId="424BC038" w14:textId="77777777" w:rsidR="00421B51" w:rsidRPr="00A652D3" w:rsidRDefault="00CA264D" w:rsidP="00AA27B8">
            <w:pPr>
              <w:pStyle w:val="TableParagraph"/>
              <w:spacing w:before="0" w:line="360" w:lineRule="auto"/>
              <w:ind w:right="142"/>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u w:val="single"/>
              </w:rPr>
              <w:t>Lecturer’s</w:t>
            </w:r>
            <w:r w:rsidRPr="00A652D3">
              <w:rPr>
                <w:rFonts w:ascii="Times New Roman" w:hAnsi="Times New Roman" w:cs="Times New Roman"/>
                <w:b/>
                <w:color w:val="000000" w:themeColor="text1"/>
                <w:spacing w:val="29"/>
                <w:szCs w:val="24"/>
                <w:u w:val="single"/>
              </w:rPr>
              <w:t xml:space="preserve"> </w:t>
            </w:r>
            <w:r w:rsidRPr="00A652D3">
              <w:rPr>
                <w:rFonts w:ascii="Times New Roman" w:hAnsi="Times New Roman" w:cs="Times New Roman"/>
                <w:b/>
                <w:color w:val="000000" w:themeColor="text1"/>
                <w:spacing w:val="-2"/>
                <w:szCs w:val="24"/>
                <w:u w:val="single"/>
              </w:rPr>
              <w:t>Feedback</w:t>
            </w:r>
          </w:p>
        </w:tc>
      </w:tr>
      <w:tr w:rsidR="00421B51" w:rsidRPr="00A652D3"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A652D3" w:rsidRDefault="00CA264D" w:rsidP="00AA27B8">
            <w:pPr>
              <w:pStyle w:val="TableParagraph"/>
              <w:spacing w:before="0" w:line="360" w:lineRule="auto"/>
              <w:ind w:right="142"/>
              <w:rPr>
                <w:rFonts w:ascii="Times New Roman" w:hAnsi="Times New Roman" w:cs="Times New Roman"/>
                <w:b/>
                <w:color w:val="000000" w:themeColor="text1"/>
                <w:szCs w:val="24"/>
                <w:u w:val="single"/>
              </w:rPr>
            </w:pPr>
            <w:r w:rsidRPr="00A652D3">
              <w:rPr>
                <w:rFonts w:ascii="Times New Roman" w:hAnsi="Times New Roman" w:cs="Times New Roman"/>
                <w:b/>
                <w:color w:val="000000" w:themeColor="text1"/>
                <w:szCs w:val="24"/>
                <w:u w:val="single"/>
              </w:rPr>
              <w:t>Internal Moderator’s Feedback</w:t>
            </w:r>
          </w:p>
        </w:tc>
      </w:tr>
    </w:tbl>
    <w:p w14:paraId="11699AA2" w14:textId="77777777" w:rsidR="00CD11F9" w:rsidRPr="00A652D3" w:rsidRDefault="00CD11F9" w:rsidP="00AA27B8">
      <w:pPr>
        <w:spacing w:line="360" w:lineRule="auto"/>
        <w:rPr>
          <w:rFonts w:ascii="Times New Roman" w:hAnsi="Times New Roman" w:cs="Times New Roman"/>
          <w:color w:val="000000" w:themeColor="text1"/>
          <w:szCs w:val="24"/>
        </w:rPr>
      </w:pPr>
    </w:p>
    <w:p w14:paraId="1B5DE9A2" w14:textId="77777777" w:rsidR="00382869" w:rsidRPr="00A652D3" w:rsidRDefault="00382869" w:rsidP="00AA27B8">
      <w:pPr>
        <w:spacing w:line="360" w:lineRule="auto"/>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br w:type="page"/>
      </w:r>
    </w:p>
    <w:bookmarkStart w:id="0" w:name="_Toc151546576"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A652D3" w:rsidRDefault="00382869" w:rsidP="00AA27B8">
          <w:pPr>
            <w:pStyle w:val="Heading1"/>
            <w:numPr>
              <w:ilvl w:val="0"/>
              <w:numId w:val="0"/>
            </w:numPr>
            <w:ind w:left="567" w:hanging="567"/>
            <w:jc w:val="center"/>
            <w:rPr>
              <w:rFonts w:ascii="Times New Roman" w:hAnsi="Times New Roman" w:cs="Times New Roman"/>
              <w:color w:val="000000" w:themeColor="text1"/>
            </w:rPr>
          </w:pPr>
          <w:r w:rsidRPr="00A652D3">
            <w:rPr>
              <w:rFonts w:ascii="Times New Roman" w:hAnsi="Times New Roman" w:cs="Times New Roman"/>
              <w:color w:val="000000" w:themeColor="text1"/>
            </w:rPr>
            <w:t>Table of Contents</w:t>
          </w:r>
          <w:bookmarkEnd w:id="0"/>
        </w:p>
        <w:p w14:paraId="23C01A2C" w14:textId="77777777" w:rsidR="001C677A" w:rsidRPr="00A652D3" w:rsidRDefault="001C677A" w:rsidP="00AA27B8">
          <w:pPr>
            <w:spacing w:line="360" w:lineRule="auto"/>
            <w:rPr>
              <w:rFonts w:ascii="Times New Roman" w:hAnsi="Times New Roman" w:cs="Times New Roman"/>
              <w:color w:val="000000" w:themeColor="text1"/>
            </w:rPr>
          </w:pPr>
        </w:p>
        <w:p w14:paraId="1EE86C2C" w14:textId="173378D9" w:rsidR="00FC1C3F" w:rsidRPr="00A652D3" w:rsidRDefault="00382869" w:rsidP="00AA27B8">
          <w:pPr>
            <w:pStyle w:val="TOC1"/>
            <w:tabs>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TOC \o "1-3" \h \z \u </w:instrText>
          </w:r>
          <w:r w:rsidRPr="00A652D3">
            <w:rPr>
              <w:rFonts w:ascii="Times New Roman" w:hAnsi="Times New Roman" w:cs="Times New Roman"/>
              <w:color w:val="000000" w:themeColor="text1"/>
            </w:rPr>
            <w:fldChar w:fldCharType="separate"/>
          </w:r>
          <w:hyperlink w:anchor="_Toc151546576" w:history="1">
            <w:r w:rsidR="00FC1C3F" w:rsidRPr="00A652D3">
              <w:rPr>
                <w:rStyle w:val="Hyperlink"/>
                <w:rFonts w:ascii="Times New Roman" w:hAnsi="Times New Roman" w:cs="Times New Roman"/>
                <w:noProof/>
                <w:color w:val="000000" w:themeColor="text1"/>
              </w:rPr>
              <w:t>Table of Contents</w:t>
            </w:r>
            <w:r w:rsidR="00FC1C3F" w:rsidRPr="00A652D3">
              <w:rPr>
                <w:rFonts w:ascii="Times New Roman" w:hAnsi="Times New Roman" w:cs="Times New Roman"/>
                <w:noProof/>
                <w:webHidden/>
                <w:color w:val="000000" w:themeColor="text1"/>
              </w:rPr>
              <w:tab/>
            </w:r>
            <w:r w:rsidR="00FC1C3F" w:rsidRPr="00A652D3">
              <w:rPr>
                <w:rFonts w:ascii="Times New Roman" w:hAnsi="Times New Roman" w:cs="Times New Roman"/>
                <w:noProof/>
                <w:webHidden/>
                <w:color w:val="000000" w:themeColor="text1"/>
              </w:rPr>
              <w:fldChar w:fldCharType="begin"/>
            </w:r>
            <w:r w:rsidR="00FC1C3F" w:rsidRPr="00A652D3">
              <w:rPr>
                <w:rFonts w:ascii="Times New Roman" w:hAnsi="Times New Roman" w:cs="Times New Roman"/>
                <w:noProof/>
                <w:webHidden/>
                <w:color w:val="000000" w:themeColor="text1"/>
              </w:rPr>
              <w:instrText xml:space="preserve"> PAGEREF _Toc151546576 \h </w:instrText>
            </w:r>
            <w:r w:rsidR="00FC1C3F" w:rsidRPr="00A652D3">
              <w:rPr>
                <w:rFonts w:ascii="Times New Roman" w:hAnsi="Times New Roman" w:cs="Times New Roman"/>
                <w:noProof/>
                <w:webHidden/>
                <w:color w:val="000000" w:themeColor="text1"/>
              </w:rPr>
            </w:r>
            <w:r w:rsidR="00FC1C3F" w:rsidRPr="00A652D3">
              <w:rPr>
                <w:rFonts w:ascii="Times New Roman" w:hAnsi="Times New Roman" w:cs="Times New Roman"/>
                <w:noProof/>
                <w:webHidden/>
                <w:color w:val="000000" w:themeColor="text1"/>
              </w:rPr>
              <w:fldChar w:fldCharType="separate"/>
            </w:r>
            <w:r w:rsidR="00FC1C3F" w:rsidRPr="00A652D3">
              <w:rPr>
                <w:rFonts w:ascii="Times New Roman" w:hAnsi="Times New Roman" w:cs="Times New Roman"/>
                <w:noProof/>
                <w:webHidden/>
                <w:color w:val="000000" w:themeColor="text1"/>
              </w:rPr>
              <w:t>4</w:t>
            </w:r>
            <w:r w:rsidR="00FC1C3F" w:rsidRPr="00A652D3">
              <w:rPr>
                <w:rFonts w:ascii="Times New Roman" w:hAnsi="Times New Roman" w:cs="Times New Roman"/>
                <w:noProof/>
                <w:webHidden/>
                <w:color w:val="000000" w:themeColor="text1"/>
              </w:rPr>
              <w:fldChar w:fldCharType="end"/>
            </w:r>
          </w:hyperlink>
        </w:p>
        <w:p w14:paraId="558AA61B" w14:textId="7B92C9D9"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7" w:history="1">
            <w:r w:rsidRPr="00A652D3">
              <w:rPr>
                <w:rStyle w:val="Hyperlink"/>
                <w:rFonts w:ascii="Times New Roman" w:hAnsi="Times New Roman" w:cs="Times New Roman"/>
                <w:noProof/>
                <w:color w:val="000000" w:themeColor="text1"/>
              </w:rPr>
              <w:t>1.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Introduction and Overview</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7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6</w:t>
            </w:r>
            <w:r w:rsidRPr="00A652D3">
              <w:rPr>
                <w:rFonts w:ascii="Times New Roman" w:hAnsi="Times New Roman" w:cs="Times New Roman"/>
                <w:noProof/>
                <w:webHidden/>
                <w:color w:val="000000" w:themeColor="text1"/>
              </w:rPr>
              <w:fldChar w:fldCharType="end"/>
            </w:r>
          </w:hyperlink>
        </w:p>
        <w:p w14:paraId="431336A5" w14:textId="4174E987"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8" w:history="1">
            <w:r w:rsidRPr="00A652D3">
              <w:rPr>
                <w:rStyle w:val="Hyperlink"/>
                <w:rFonts w:ascii="Times New Roman" w:hAnsi="Times New Roman" w:cs="Times New Roman"/>
                <w:noProof/>
                <w:color w:val="000000" w:themeColor="text1"/>
              </w:rPr>
              <w:t>2.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Desig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8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7</w:t>
            </w:r>
            <w:r w:rsidRPr="00A652D3">
              <w:rPr>
                <w:rFonts w:ascii="Times New Roman" w:hAnsi="Times New Roman" w:cs="Times New Roman"/>
                <w:noProof/>
                <w:webHidden/>
                <w:color w:val="000000" w:themeColor="text1"/>
              </w:rPr>
              <w:fldChar w:fldCharType="end"/>
            </w:r>
          </w:hyperlink>
        </w:p>
        <w:p w14:paraId="532433CD" w14:textId="3A7195E0"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9" w:history="1">
            <w:r w:rsidRPr="00A652D3">
              <w:rPr>
                <w:rStyle w:val="Hyperlink"/>
                <w:rFonts w:ascii="Times New Roman" w:hAnsi="Times New Roman" w:cs="Times New Roman"/>
                <w:noProof/>
                <w:color w:val="000000" w:themeColor="text1"/>
              </w:rPr>
              <w:t>2.1</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Potential security issues (for each element of desig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9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7</w:t>
            </w:r>
            <w:r w:rsidRPr="00A652D3">
              <w:rPr>
                <w:rFonts w:ascii="Times New Roman" w:hAnsi="Times New Roman" w:cs="Times New Roman"/>
                <w:noProof/>
                <w:webHidden/>
                <w:color w:val="000000" w:themeColor="text1"/>
              </w:rPr>
              <w:fldChar w:fldCharType="end"/>
            </w:r>
          </w:hyperlink>
        </w:p>
        <w:p w14:paraId="2EE433D6" w14:textId="1D8FE0D3"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0" w:history="1">
            <w:r w:rsidRPr="00A652D3">
              <w:rPr>
                <w:rStyle w:val="Hyperlink"/>
                <w:rFonts w:ascii="Times New Roman" w:hAnsi="Times New Roman" w:cs="Times New Roman"/>
                <w:noProof/>
                <w:color w:val="000000" w:themeColor="text1"/>
              </w:rPr>
              <w:t>2.2</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Recommendations (for each potential security issues)</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0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8</w:t>
            </w:r>
            <w:r w:rsidRPr="00A652D3">
              <w:rPr>
                <w:rFonts w:ascii="Times New Roman" w:hAnsi="Times New Roman" w:cs="Times New Roman"/>
                <w:noProof/>
                <w:webHidden/>
                <w:color w:val="000000" w:themeColor="text1"/>
              </w:rPr>
              <w:fldChar w:fldCharType="end"/>
            </w:r>
          </w:hyperlink>
        </w:p>
        <w:p w14:paraId="03A575F5" w14:textId="473E9991"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1" w:history="1">
            <w:r w:rsidRPr="00A652D3">
              <w:rPr>
                <w:rStyle w:val="Hyperlink"/>
                <w:rFonts w:ascii="Times New Roman" w:hAnsi="Times New Roman" w:cs="Times New Roman"/>
                <w:noProof/>
                <w:color w:val="000000" w:themeColor="text1"/>
              </w:rPr>
              <w:t>3.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Implementatio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1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9</w:t>
            </w:r>
            <w:r w:rsidRPr="00A652D3">
              <w:rPr>
                <w:rFonts w:ascii="Times New Roman" w:hAnsi="Times New Roman" w:cs="Times New Roman"/>
                <w:noProof/>
                <w:webHidden/>
                <w:color w:val="000000" w:themeColor="text1"/>
              </w:rPr>
              <w:fldChar w:fldCharType="end"/>
            </w:r>
          </w:hyperlink>
        </w:p>
        <w:p w14:paraId="7DAAE9FA" w14:textId="7EFB9F5D"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3" w:history="1">
            <w:r w:rsidRPr="00A652D3">
              <w:rPr>
                <w:rStyle w:val="Hyperlink"/>
                <w:rFonts w:ascii="Times New Roman" w:hAnsi="Times New Roman" w:cs="Times New Roman"/>
                <w:bCs/>
                <w:noProof/>
                <w:color w:val="000000" w:themeColor="text1"/>
              </w:rPr>
              <w:t>3.1</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bCs/>
                <w:noProof/>
                <w:color w:val="000000" w:themeColor="text1"/>
              </w:rPr>
              <w:t>Security Considerations and Implementatio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3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9</w:t>
            </w:r>
            <w:r w:rsidRPr="00A652D3">
              <w:rPr>
                <w:rFonts w:ascii="Times New Roman" w:hAnsi="Times New Roman" w:cs="Times New Roman"/>
                <w:noProof/>
                <w:webHidden/>
                <w:color w:val="000000" w:themeColor="text1"/>
              </w:rPr>
              <w:fldChar w:fldCharType="end"/>
            </w:r>
          </w:hyperlink>
        </w:p>
        <w:p w14:paraId="20DF21F2" w14:textId="23AC4EA6"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4" w:history="1">
            <w:r w:rsidRPr="00A652D3">
              <w:rPr>
                <w:rStyle w:val="Hyperlink"/>
                <w:rFonts w:ascii="Times New Roman" w:hAnsi="Times New Roman" w:cs="Times New Roman"/>
                <w:noProof/>
                <w:color w:val="000000" w:themeColor="text1"/>
              </w:rPr>
              <w:t>3.2</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Security Techniques and Methods</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4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0</w:t>
            </w:r>
            <w:r w:rsidRPr="00A652D3">
              <w:rPr>
                <w:rFonts w:ascii="Times New Roman" w:hAnsi="Times New Roman" w:cs="Times New Roman"/>
                <w:noProof/>
                <w:webHidden/>
                <w:color w:val="000000" w:themeColor="text1"/>
              </w:rPr>
              <w:fldChar w:fldCharType="end"/>
            </w:r>
          </w:hyperlink>
        </w:p>
        <w:p w14:paraId="2B25F9A3" w14:textId="4B68EF20"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5" w:history="1">
            <w:r w:rsidRPr="00A652D3">
              <w:rPr>
                <w:rStyle w:val="Hyperlink"/>
                <w:rFonts w:ascii="Times New Roman" w:hAnsi="Times New Roman" w:cs="Times New Roman"/>
                <w:noProof/>
                <w:color w:val="000000" w:themeColor="text1"/>
              </w:rPr>
              <w:t>4.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Discussio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5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7</w:t>
            </w:r>
            <w:r w:rsidRPr="00A652D3">
              <w:rPr>
                <w:rFonts w:ascii="Times New Roman" w:hAnsi="Times New Roman" w:cs="Times New Roman"/>
                <w:noProof/>
                <w:webHidden/>
                <w:color w:val="000000" w:themeColor="text1"/>
              </w:rPr>
              <w:fldChar w:fldCharType="end"/>
            </w:r>
          </w:hyperlink>
        </w:p>
        <w:p w14:paraId="6AE6A8F2" w14:textId="304A273D"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7" w:history="1">
            <w:r w:rsidRPr="00A652D3">
              <w:rPr>
                <w:rStyle w:val="Hyperlink"/>
                <w:rFonts w:ascii="Times New Roman" w:hAnsi="Times New Roman" w:cs="Times New Roman"/>
                <w:noProof/>
                <w:color w:val="000000" w:themeColor="text1"/>
              </w:rPr>
              <w:t>4.1</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Key Findings and Issue Resolutio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7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7</w:t>
            </w:r>
            <w:r w:rsidRPr="00A652D3">
              <w:rPr>
                <w:rFonts w:ascii="Times New Roman" w:hAnsi="Times New Roman" w:cs="Times New Roman"/>
                <w:noProof/>
                <w:webHidden/>
                <w:color w:val="000000" w:themeColor="text1"/>
              </w:rPr>
              <w:fldChar w:fldCharType="end"/>
            </w:r>
          </w:hyperlink>
        </w:p>
        <w:p w14:paraId="2DEC37BD" w14:textId="79040283"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8" w:history="1">
            <w:r w:rsidRPr="00A652D3">
              <w:rPr>
                <w:rStyle w:val="Hyperlink"/>
                <w:rFonts w:ascii="Times New Roman" w:hAnsi="Times New Roman" w:cs="Times New Roman"/>
                <w:noProof/>
                <w:color w:val="000000" w:themeColor="text1"/>
              </w:rPr>
              <w:t>4.2</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bCs/>
                <w:noProof/>
                <w:color w:val="000000" w:themeColor="text1"/>
              </w:rPr>
              <w:t>Continuous Improvement and Maintenance of Security</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8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7</w:t>
            </w:r>
            <w:r w:rsidRPr="00A652D3">
              <w:rPr>
                <w:rFonts w:ascii="Times New Roman" w:hAnsi="Times New Roman" w:cs="Times New Roman"/>
                <w:noProof/>
                <w:webHidden/>
                <w:color w:val="000000" w:themeColor="text1"/>
              </w:rPr>
              <w:fldChar w:fldCharType="end"/>
            </w:r>
          </w:hyperlink>
        </w:p>
        <w:p w14:paraId="5A230FD2" w14:textId="50C3984A"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9" w:history="1">
            <w:r w:rsidRPr="00A652D3">
              <w:rPr>
                <w:rStyle w:val="Hyperlink"/>
                <w:rFonts w:ascii="Times New Roman" w:hAnsi="Times New Roman" w:cs="Times New Roman"/>
                <w:noProof/>
                <w:color w:val="000000" w:themeColor="text1"/>
              </w:rPr>
              <w:t>5.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Summary</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89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8</w:t>
            </w:r>
            <w:r w:rsidRPr="00A652D3">
              <w:rPr>
                <w:rFonts w:ascii="Times New Roman" w:hAnsi="Times New Roman" w:cs="Times New Roman"/>
                <w:noProof/>
                <w:webHidden/>
                <w:color w:val="000000" w:themeColor="text1"/>
              </w:rPr>
              <w:fldChar w:fldCharType="end"/>
            </w:r>
          </w:hyperlink>
        </w:p>
        <w:p w14:paraId="0E22D40B" w14:textId="0BF560E4"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1" w:history="1">
            <w:r w:rsidRPr="00A652D3">
              <w:rPr>
                <w:rStyle w:val="Hyperlink"/>
                <w:rFonts w:ascii="Times New Roman" w:hAnsi="Times New Roman" w:cs="Times New Roman"/>
                <w:noProof/>
                <w:color w:val="000000" w:themeColor="text1"/>
              </w:rPr>
              <w:t>5.1</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Conclusio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91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8</w:t>
            </w:r>
            <w:r w:rsidRPr="00A652D3">
              <w:rPr>
                <w:rFonts w:ascii="Times New Roman" w:hAnsi="Times New Roman" w:cs="Times New Roman"/>
                <w:noProof/>
                <w:webHidden/>
                <w:color w:val="000000" w:themeColor="text1"/>
              </w:rPr>
              <w:fldChar w:fldCharType="end"/>
            </w:r>
          </w:hyperlink>
        </w:p>
        <w:p w14:paraId="692D5AEC" w14:textId="44843DD2" w:rsidR="00FC1C3F" w:rsidRPr="00A652D3" w:rsidRDefault="00FC1C3F" w:rsidP="00AA27B8">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2" w:history="1">
            <w:r w:rsidRPr="00A652D3">
              <w:rPr>
                <w:rStyle w:val="Hyperlink"/>
                <w:rFonts w:ascii="Times New Roman" w:hAnsi="Times New Roman" w:cs="Times New Roman"/>
                <w:noProof/>
                <w:color w:val="000000" w:themeColor="text1"/>
              </w:rPr>
              <w:t>5.2</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Learning Outcome Achieved</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92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8</w:t>
            </w:r>
            <w:r w:rsidRPr="00A652D3">
              <w:rPr>
                <w:rFonts w:ascii="Times New Roman" w:hAnsi="Times New Roman" w:cs="Times New Roman"/>
                <w:noProof/>
                <w:webHidden/>
                <w:color w:val="000000" w:themeColor="text1"/>
              </w:rPr>
              <w:fldChar w:fldCharType="end"/>
            </w:r>
          </w:hyperlink>
        </w:p>
        <w:p w14:paraId="0C060108" w14:textId="335EE840"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3" w:history="1">
            <w:r w:rsidRPr="00A652D3">
              <w:rPr>
                <w:rStyle w:val="Hyperlink"/>
                <w:rFonts w:ascii="Times New Roman" w:hAnsi="Times New Roman" w:cs="Times New Roman"/>
                <w:noProof/>
                <w:color w:val="000000" w:themeColor="text1"/>
              </w:rPr>
              <w:t>6.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References</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93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9</w:t>
            </w:r>
            <w:r w:rsidRPr="00A652D3">
              <w:rPr>
                <w:rFonts w:ascii="Times New Roman" w:hAnsi="Times New Roman" w:cs="Times New Roman"/>
                <w:noProof/>
                <w:webHidden/>
                <w:color w:val="000000" w:themeColor="text1"/>
              </w:rPr>
              <w:fldChar w:fldCharType="end"/>
            </w:r>
          </w:hyperlink>
        </w:p>
        <w:p w14:paraId="5D623598" w14:textId="62E9871F" w:rsidR="00FC1C3F" w:rsidRPr="00A652D3" w:rsidRDefault="00FC1C3F" w:rsidP="00AA27B8">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4" w:history="1">
            <w:r w:rsidRPr="00A652D3">
              <w:rPr>
                <w:rStyle w:val="Hyperlink"/>
                <w:rFonts w:ascii="Times New Roman" w:hAnsi="Times New Roman" w:cs="Times New Roman"/>
                <w:noProof/>
                <w:color w:val="000000" w:themeColor="text1"/>
              </w:rPr>
              <w:t>7.0</w:t>
            </w:r>
            <w:r w:rsidRPr="00A652D3">
              <w:rPr>
                <w:rFonts w:ascii="Times New Roman" w:eastAsiaTheme="minorEastAsia" w:hAnsi="Times New Roman" w:cs="Times New Roman"/>
                <w:noProof/>
                <w:color w:val="000000" w:themeColor="text1"/>
                <w:kern w:val="2"/>
                <w:szCs w:val="24"/>
                <w:lang w:val="en-MY" w:eastAsia="zh-CN"/>
                <w14:ligatures w14:val="standardContextual"/>
              </w:rPr>
              <w:tab/>
            </w:r>
            <w:r w:rsidRPr="00A652D3">
              <w:rPr>
                <w:rStyle w:val="Hyperlink"/>
                <w:rFonts w:ascii="Times New Roman" w:hAnsi="Times New Roman" w:cs="Times New Roman"/>
                <w:noProof/>
                <w:color w:val="000000" w:themeColor="text1"/>
              </w:rPr>
              <w:t>Appendix</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94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20</w:t>
            </w:r>
            <w:r w:rsidRPr="00A652D3">
              <w:rPr>
                <w:rFonts w:ascii="Times New Roman" w:hAnsi="Times New Roman" w:cs="Times New Roman"/>
                <w:noProof/>
                <w:webHidden/>
                <w:color w:val="000000" w:themeColor="text1"/>
              </w:rPr>
              <w:fldChar w:fldCharType="end"/>
            </w:r>
          </w:hyperlink>
        </w:p>
        <w:p w14:paraId="601EB36C" w14:textId="1BAEF012" w:rsidR="00382869" w:rsidRPr="00A652D3" w:rsidRDefault="00382869" w:rsidP="00AA27B8">
          <w:pPr>
            <w:spacing w:line="360" w:lineRule="auto"/>
            <w:rPr>
              <w:rFonts w:ascii="Times New Roman" w:hAnsi="Times New Roman" w:cs="Times New Roman"/>
              <w:color w:val="000000" w:themeColor="text1"/>
            </w:rPr>
          </w:pPr>
          <w:r w:rsidRPr="00A652D3">
            <w:rPr>
              <w:rFonts w:ascii="Times New Roman" w:hAnsi="Times New Roman" w:cs="Times New Roman"/>
              <w:b/>
              <w:bCs/>
              <w:noProof/>
              <w:color w:val="000000" w:themeColor="text1"/>
            </w:rPr>
            <w:fldChar w:fldCharType="end"/>
          </w:r>
        </w:p>
      </w:sdtContent>
    </w:sdt>
    <w:p w14:paraId="14D61339" w14:textId="77777777" w:rsidR="00382869" w:rsidRPr="00A652D3" w:rsidRDefault="00382869" w:rsidP="00AA27B8">
      <w:pPr>
        <w:spacing w:line="360" w:lineRule="auto"/>
        <w:rPr>
          <w:rFonts w:ascii="Times New Roman" w:hAnsi="Times New Roman" w:cs="Times New Roman"/>
          <w:color w:val="000000" w:themeColor="text1"/>
          <w:szCs w:val="24"/>
        </w:rPr>
      </w:pPr>
    </w:p>
    <w:p w14:paraId="73AC3524" w14:textId="77777777" w:rsidR="00382869" w:rsidRPr="00A652D3" w:rsidRDefault="00382869" w:rsidP="00AA27B8">
      <w:pPr>
        <w:spacing w:line="360" w:lineRule="auto"/>
        <w:rPr>
          <w:rFonts w:ascii="Times New Roman" w:hAnsi="Times New Roman" w:cs="Times New Roman"/>
          <w:color w:val="000000" w:themeColor="text1"/>
          <w:szCs w:val="24"/>
        </w:rPr>
        <w:sectPr w:rsidR="00382869" w:rsidRPr="00A652D3" w:rsidSect="006F662D">
          <w:pgSz w:w="11906" w:h="16838" w:code="9"/>
          <w:pgMar w:top="1440" w:right="1080" w:bottom="1440" w:left="1080" w:header="720" w:footer="720" w:gutter="0"/>
          <w:cols w:space="720"/>
          <w:docGrid w:linePitch="299"/>
        </w:sectPr>
      </w:pPr>
    </w:p>
    <w:p w14:paraId="6E19C725" w14:textId="77777777" w:rsidR="0064742C" w:rsidRPr="00A652D3" w:rsidRDefault="0064742C" w:rsidP="00AA27B8">
      <w:pPr>
        <w:spacing w:line="360" w:lineRule="auto"/>
        <w:jc w:val="center"/>
        <w:rPr>
          <w:rFonts w:ascii="Times New Roman" w:hAnsi="Times New Roman" w:cs="Times New Roman"/>
          <w:b/>
          <w:bCs/>
          <w:color w:val="000000" w:themeColor="text1"/>
          <w:sz w:val="32"/>
          <w:szCs w:val="32"/>
        </w:rPr>
      </w:pPr>
      <w:r w:rsidRPr="00A652D3">
        <w:rPr>
          <w:rFonts w:ascii="Times New Roman" w:hAnsi="Times New Roman" w:cs="Times New Roman"/>
          <w:b/>
          <w:bCs/>
          <w:color w:val="000000" w:themeColor="text1"/>
          <w:sz w:val="32"/>
          <w:szCs w:val="32"/>
        </w:rPr>
        <w:lastRenderedPageBreak/>
        <w:t>Table of Figures</w:t>
      </w:r>
    </w:p>
    <w:p w14:paraId="209E984D" w14:textId="77777777" w:rsidR="0064742C" w:rsidRPr="00A652D3" w:rsidRDefault="0064742C" w:rsidP="00AA27B8">
      <w:pPr>
        <w:spacing w:line="360" w:lineRule="auto"/>
        <w:rPr>
          <w:rFonts w:ascii="Times New Roman" w:hAnsi="Times New Roman" w:cs="Times New Roman"/>
          <w:b/>
          <w:bCs/>
          <w:color w:val="000000" w:themeColor="text1"/>
          <w:sz w:val="32"/>
          <w:szCs w:val="32"/>
        </w:rPr>
      </w:pPr>
    </w:p>
    <w:p w14:paraId="1E0EC5E6" w14:textId="568C22D4" w:rsidR="00792B9A" w:rsidRPr="00A652D3" w:rsidRDefault="001C677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A652D3">
        <w:rPr>
          <w:rFonts w:ascii="Times New Roman" w:hAnsi="Times New Roman" w:cs="Times New Roman"/>
          <w:color w:val="000000" w:themeColor="text1"/>
          <w:sz w:val="32"/>
          <w:szCs w:val="32"/>
        </w:rPr>
        <w:fldChar w:fldCharType="begin"/>
      </w:r>
      <w:r w:rsidRPr="00A652D3">
        <w:rPr>
          <w:rFonts w:ascii="Times New Roman" w:hAnsi="Times New Roman" w:cs="Times New Roman"/>
          <w:color w:val="000000" w:themeColor="text1"/>
          <w:sz w:val="32"/>
          <w:szCs w:val="32"/>
        </w:rPr>
        <w:instrText xml:space="preserve"> TOC \h \z \c "Figure" </w:instrText>
      </w:r>
      <w:r w:rsidRPr="00A652D3">
        <w:rPr>
          <w:rFonts w:ascii="Times New Roman" w:hAnsi="Times New Roman" w:cs="Times New Roman"/>
          <w:color w:val="000000" w:themeColor="text1"/>
          <w:sz w:val="32"/>
          <w:szCs w:val="32"/>
        </w:rPr>
        <w:fldChar w:fldCharType="separate"/>
      </w:r>
      <w:hyperlink w:anchor="_Toc151546562" w:history="1">
        <w:r w:rsidR="00792B9A" w:rsidRPr="00A652D3">
          <w:rPr>
            <w:rStyle w:val="Hyperlink"/>
            <w:rFonts w:ascii="Times New Roman" w:hAnsi="Times New Roman" w:cs="Times New Roman"/>
            <w:b/>
            <w:bCs/>
            <w:noProof/>
            <w:color w:val="000000" w:themeColor="text1"/>
          </w:rPr>
          <w:t>Figure 1</w:t>
        </w:r>
        <w:r w:rsidR="00792B9A" w:rsidRPr="00A652D3">
          <w:rPr>
            <w:rStyle w:val="Hyperlink"/>
            <w:rFonts w:ascii="Times New Roman" w:hAnsi="Times New Roman" w:cs="Times New Roman"/>
            <w:noProof/>
            <w:color w:val="000000" w:themeColor="text1"/>
          </w:rPr>
          <w:t>: Food Ordering and Management System</w:t>
        </w:r>
        <w:r w:rsidR="00792B9A" w:rsidRPr="00A652D3">
          <w:rPr>
            <w:rFonts w:ascii="Times New Roman" w:hAnsi="Times New Roman" w:cs="Times New Roman"/>
            <w:noProof/>
            <w:webHidden/>
            <w:color w:val="000000" w:themeColor="text1"/>
          </w:rPr>
          <w:tab/>
        </w:r>
        <w:r w:rsidR="00792B9A" w:rsidRPr="00A652D3">
          <w:rPr>
            <w:rFonts w:ascii="Times New Roman" w:hAnsi="Times New Roman" w:cs="Times New Roman"/>
            <w:noProof/>
            <w:webHidden/>
            <w:color w:val="000000" w:themeColor="text1"/>
          </w:rPr>
          <w:fldChar w:fldCharType="begin"/>
        </w:r>
        <w:r w:rsidR="00792B9A" w:rsidRPr="00A652D3">
          <w:rPr>
            <w:rFonts w:ascii="Times New Roman" w:hAnsi="Times New Roman" w:cs="Times New Roman"/>
            <w:noProof/>
            <w:webHidden/>
            <w:color w:val="000000" w:themeColor="text1"/>
          </w:rPr>
          <w:instrText xml:space="preserve"> PAGEREF _Toc151546562 \h </w:instrText>
        </w:r>
        <w:r w:rsidR="00792B9A" w:rsidRPr="00A652D3">
          <w:rPr>
            <w:rFonts w:ascii="Times New Roman" w:hAnsi="Times New Roman" w:cs="Times New Roman"/>
            <w:noProof/>
            <w:webHidden/>
            <w:color w:val="000000" w:themeColor="text1"/>
          </w:rPr>
        </w:r>
        <w:r w:rsidR="00792B9A" w:rsidRPr="00A652D3">
          <w:rPr>
            <w:rFonts w:ascii="Times New Roman" w:hAnsi="Times New Roman" w:cs="Times New Roman"/>
            <w:noProof/>
            <w:webHidden/>
            <w:color w:val="000000" w:themeColor="text1"/>
          </w:rPr>
          <w:fldChar w:fldCharType="separate"/>
        </w:r>
        <w:r w:rsidR="00792B9A" w:rsidRPr="00A652D3">
          <w:rPr>
            <w:rFonts w:ascii="Times New Roman" w:hAnsi="Times New Roman" w:cs="Times New Roman"/>
            <w:noProof/>
            <w:webHidden/>
            <w:color w:val="000000" w:themeColor="text1"/>
          </w:rPr>
          <w:t>6</w:t>
        </w:r>
        <w:r w:rsidR="00792B9A" w:rsidRPr="00A652D3">
          <w:rPr>
            <w:rFonts w:ascii="Times New Roman" w:hAnsi="Times New Roman" w:cs="Times New Roman"/>
            <w:noProof/>
            <w:webHidden/>
            <w:color w:val="000000" w:themeColor="text1"/>
          </w:rPr>
          <w:fldChar w:fldCharType="end"/>
        </w:r>
      </w:hyperlink>
    </w:p>
    <w:p w14:paraId="37CADA9A" w14:textId="162F0BF3"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Pr="00A652D3">
          <w:rPr>
            <w:rStyle w:val="Hyperlink"/>
            <w:rFonts w:ascii="Times New Roman" w:hAnsi="Times New Roman" w:cs="Times New Roman"/>
            <w:b/>
            <w:bCs/>
            <w:noProof/>
            <w:color w:val="000000" w:themeColor="text1"/>
          </w:rPr>
          <w:t>Figure 2</w:t>
        </w:r>
        <w:r w:rsidRPr="00A652D3">
          <w:rPr>
            <w:rStyle w:val="Hyperlink"/>
            <w:rFonts w:ascii="Times New Roman" w:hAnsi="Times New Roman" w:cs="Times New Roman"/>
            <w:noProof/>
            <w:color w:val="000000" w:themeColor="text1"/>
          </w:rPr>
          <w:t>: Input Validation (Login)</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3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0</w:t>
        </w:r>
        <w:r w:rsidRPr="00A652D3">
          <w:rPr>
            <w:rFonts w:ascii="Times New Roman" w:hAnsi="Times New Roman" w:cs="Times New Roman"/>
            <w:noProof/>
            <w:webHidden/>
            <w:color w:val="000000" w:themeColor="text1"/>
          </w:rPr>
          <w:fldChar w:fldCharType="end"/>
        </w:r>
      </w:hyperlink>
    </w:p>
    <w:p w14:paraId="7C311BCF" w14:textId="287B44EB"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Pr="00A652D3">
          <w:rPr>
            <w:rStyle w:val="Hyperlink"/>
            <w:rFonts w:ascii="Times New Roman" w:hAnsi="Times New Roman" w:cs="Times New Roman"/>
            <w:b/>
            <w:bCs/>
            <w:noProof/>
            <w:color w:val="000000" w:themeColor="text1"/>
          </w:rPr>
          <w:t>Figure 3</w:t>
        </w:r>
        <w:r w:rsidRPr="00A652D3">
          <w:rPr>
            <w:rStyle w:val="Hyperlink"/>
            <w:rFonts w:ascii="Times New Roman" w:hAnsi="Times New Roman" w:cs="Times New Roman"/>
            <w:noProof/>
            <w:color w:val="000000" w:themeColor="text1"/>
          </w:rPr>
          <w:t>: Input Validation (Category Add)</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4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0</w:t>
        </w:r>
        <w:r w:rsidRPr="00A652D3">
          <w:rPr>
            <w:rFonts w:ascii="Times New Roman" w:hAnsi="Times New Roman" w:cs="Times New Roman"/>
            <w:noProof/>
            <w:webHidden/>
            <w:color w:val="000000" w:themeColor="text1"/>
          </w:rPr>
          <w:fldChar w:fldCharType="end"/>
        </w:r>
      </w:hyperlink>
    </w:p>
    <w:p w14:paraId="0304DA8D" w14:textId="49DEDAB9"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Pr="00A652D3">
          <w:rPr>
            <w:rStyle w:val="Hyperlink"/>
            <w:rFonts w:ascii="Times New Roman" w:hAnsi="Times New Roman" w:cs="Times New Roman"/>
            <w:b/>
            <w:bCs/>
            <w:noProof/>
            <w:color w:val="000000" w:themeColor="text1"/>
          </w:rPr>
          <w:t>Figure 4</w:t>
        </w:r>
        <w:r w:rsidRPr="00A652D3">
          <w:rPr>
            <w:rStyle w:val="Hyperlink"/>
            <w:rFonts w:ascii="Times New Roman" w:hAnsi="Times New Roman" w:cs="Times New Roman"/>
            <w:noProof/>
            <w:color w:val="000000" w:themeColor="text1"/>
          </w:rPr>
          <w:t>: Input Validation (Category Edit)</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5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1</w:t>
        </w:r>
        <w:r w:rsidRPr="00A652D3">
          <w:rPr>
            <w:rFonts w:ascii="Times New Roman" w:hAnsi="Times New Roman" w:cs="Times New Roman"/>
            <w:noProof/>
            <w:webHidden/>
            <w:color w:val="000000" w:themeColor="text1"/>
          </w:rPr>
          <w:fldChar w:fldCharType="end"/>
        </w:r>
      </w:hyperlink>
    </w:p>
    <w:p w14:paraId="6C40FA8F" w14:textId="7DEBC483"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Pr="00A652D3">
          <w:rPr>
            <w:rStyle w:val="Hyperlink"/>
            <w:rFonts w:ascii="Times New Roman" w:hAnsi="Times New Roman" w:cs="Times New Roman"/>
            <w:b/>
            <w:bCs/>
            <w:noProof/>
            <w:color w:val="000000" w:themeColor="text1"/>
          </w:rPr>
          <w:t>Figure 5</w:t>
        </w:r>
        <w:r w:rsidRPr="00A652D3">
          <w:rPr>
            <w:rStyle w:val="Hyperlink"/>
            <w:rFonts w:ascii="Times New Roman" w:hAnsi="Times New Roman" w:cs="Times New Roman"/>
            <w:noProof/>
            <w:color w:val="000000" w:themeColor="text1"/>
          </w:rPr>
          <w:t>: Password Verification &amp; Hashing</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6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1</w:t>
        </w:r>
        <w:r w:rsidRPr="00A652D3">
          <w:rPr>
            <w:rFonts w:ascii="Times New Roman" w:hAnsi="Times New Roman" w:cs="Times New Roman"/>
            <w:noProof/>
            <w:webHidden/>
            <w:color w:val="000000" w:themeColor="text1"/>
          </w:rPr>
          <w:fldChar w:fldCharType="end"/>
        </w:r>
      </w:hyperlink>
    </w:p>
    <w:p w14:paraId="13D927A8" w14:textId="5EB86550"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Pr="00A652D3">
          <w:rPr>
            <w:rStyle w:val="Hyperlink"/>
            <w:rFonts w:ascii="Times New Roman" w:hAnsi="Times New Roman" w:cs="Times New Roman"/>
            <w:b/>
            <w:bCs/>
            <w:noProof/>
            <w:color w:val="000000" w:themeColor="text1"/>
          </w:rPr>
          <w:t>Figure 6</w:t>
        </w:r>
        <w:r w:rsidRPr="00A652D3">
          <w:rPr>
            <w:rStyle w:val="Hyperlink"/>
            <w:rFonts w:ascii="Times New Roman" w:hAnsi="Times New Roman" w:cs="Times New Roman"/>
            <w:noProof/>
            <w:color w:val="000000" w:themeColor="text1"/>
          </w:rPr>
          <w:t>: Update Category</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7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2</w:t>
        </w:r>
        <w:r w:rsidRPr="00A652D3">
          <w:rPr>
            <w:rFonts w:ascii="Times New Roman" w:hAnsi="Times New Roman" w:cs="Times New Roman"/>
            <w:noProof/>
            <w:webHidden/>
            <w:color w:val="000000" w:themeColor="text1"/>
          </w:rPr>
          <w:fldChar w:fldCharType="end"/>
        </w:r>
      </w:hyperlink>
    </w:p>
    <w:p w14:paraId="0CD30B10" w14:textId="798D786F"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Pr="00A652D3">
          <w:rPr>
            <w:rStyle w:val="Hyperlink"/>
            <w:rFonts w:ascii="Times New Roman" w:hAnsi="Times New Roman" w:cs="Times New Roman"/>
            <w:b/>
            <w:bCs/>
            <w:noProof/>
            <w:color w:val="000000" w:themeColor="text1"/>
          </w:rPr>
          <w:t>Figure 7</w:t>
        </w:r>
        <w:r w:rsidRPr="00A652D3">
          <w:rPr>
            <w:rStyle w:val="Hyperlink"/>
            <w:rFonts w:ascii="Times New Roman" w:hAnsi="Times New Roman" w:cs="Times New Roman"/>
            <w:noProof/>
            <w:color w:val="000000" w:themeColor="text1"/>
          </w:rPr>
          <w:t>: Delete Category</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8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3</w:t>
        </w:r>
        <w:r w:rsidRPr="00A652D3">
          <w:rPr>
            <w:rFonts w:ascii="Times New Roman" w:hAnsi="Times New Roman" w:cs="Times New Roman"/>
            <w:noProof/>
            <w:webHidden/>
            <w:color w:val="000000" w:themeColor="text1"/>
          </w:rPr>
          <w:fldChar w:fldCharType="end"/>
        </w:r>
      </w:hyperlink>
    </w:p>
    <w:p w14:paraId="175C0CAD" w14:textId="011F4FD8"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Pr="00A652D3">
          <w:rPr>
            <w:rStyle w:val="Hyperlink"/>
            <w:rFonts w:ascii="Times New Roman" w:hAnsi="Times New Roman" w:cs="Times New Roman"/>
            <w:b/>
            <w:bCs/>
            <w:noProof/>
            <w:color w:val="000000" w:themeColor="text1"/>
          </w:rPr>
          <w:t>Figure 8</w:t>
        </w:r>
        <w:r w:rsidRPr="00A652D3">
          <w:rPr>
            <w:rStyle w:val="Hyperlink"/>
            <w:rFonts w:ascii="Times New Roman" w:hAnsi="Times New Roman" w:cs="Times New Roman"/>
            <w:noProof/>
            <w:color w:val="000000" w:themeColor="text1"/>
          </w:rPr>
          <w:t>: Create Food Menu</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69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4</w:t>
        </w:r>
        <w:r w:rsidRPr="00A652D3">
          <w:rPr>
            <w:rFonts w:ascii="Times New Roman" w:hAnsi="Times New Roman" w:cs="Times New Roman"/>
            <w:noProof/>
            <w:webHidden/>
            <w:color w:val="000000" w:themeColor="text1"/>
          </w:rPr>
          <w:fldChar w:fldCharType="end"/>
        </w:r>
      </w:hyperlink>
    </w:p>
    <w:p w14:paraId="415F149A" w14:textId="343FB132"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Pr="00A652D3">
          <w:rPr>
            <w:rStyle w:val="Hyperlink"/>
            <w:rFonts w:ascii="Times New Roman" w:hAnsi="Times New Roman" w:cs="Times New Roman"/>
            <w:b/>
            <w:bCs/>
            <w:noProof/>
            <w:color w:val="000000" w:themeColor="text1"/>
          </w:rPr>
          <w:t>Figure 9</w:t>
        </w:r>
        <w:r w:rsidRPr="00A652D3">
          <w:rPr>
            <w:rStyle w:val="Hyperlink"/>
            <w:rFonts w:ascii="Times New Roman" w:hAnsi="Times New Roman" w:cs="Times New Roman"/>
            <w:noProof/>
            <w:color w:val="000000" w:themeColor="text1"/>
          </w:rPr>
          <w:t>: Update Food Menu</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0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4</w:t>
        </w:r>
        <w:r w:rsidRPr="00A652D3">
          <w:rPr>
            <w:rFonts w:ascii="Times New Roman" w:hAnsi="Times New Roman" w:cs="Times New Roman"/>
            <w:noProof/>
            <w:webHidden/>
            <w:color w:val="000000" w:themeColor="text1"/>
          </w:rPr>
          <w:fldChar w:fldCharType="end"/>
        </w:r>
      </w:hyperlink>
    </w:p>
    <w:p w14:paraId="77A623EB" w14:textId="23AC9849"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Pr="00A652D3">
          <w:rPr>
            <w:rStyle w:val="Hyperlink"/>
            <w:rFonts w:ascii="Times New Roman" w:hAnsi="Times New Roman" w:cs="Times New Roman"/>
            <w:b/>
            <w:bCs/>
            <w:noProof/>
            <w:color w:val="000000" w:themeColor="text1"/>
          </w:rPr>
          <w:t>Figure 10</w:t>
        </w:r>
        <w:r w:rsidRPr="00A652D3">
          <w:rPr>
            <w:rStyle w:val="Hyperlink"/>
            <w:rFonts w:ascii="Times New Roman" w:hAnsi="Times New Roman" w:cs="Times New Roman"/>
            <w:noProof/>
            <w:color w:val="000000" w:themeColor="text1"/>
          </w:rPr>
          <w:t>: Delete Food Menu</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1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5</w:t>
        </w:r>
        <w:r w:rsidRPr="00A652D3">
          <w:rPr>
            <w:rFonts w:ascii="Times New Roman" w:hAnsi="Times New Roman" w:cs="Times New Roman"/>
            <w:noProof/>
            <w:webHidden/>
            <w:color w:val="000000" w:themeColor="text1"/>
          </w:rPr>
          <w:fldChar w:fldCharType="end"/>
        </w:r>
      </w:hyperlink>
    </w:p>
    <w:p w14:paraId="3BBCF59E" w14:textId="7CD48939" w:rsidR="00792B9A" w:rsidRPr="00A652D3" w:rsidRDefault="00792B9A" w:rsidP="00AA27B8">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Pr="00A652D3">
          <w:rPr>
            <w:rStyle w:val="Hyperlink"/>
            <w:rFonts w:ascii="Times New Roman" w:hAnsi="Times New Roman" w:cs="Times New Roman"/>
            <w:b/>
            <w:bCs/>
            <w:noProof/>
            <w:color w:val="000000" w:themeColor="text1"/>
          </w:rPr>
          <w:t>Figure 11</w:t>
        </w:r>
        <w:r w:rsidRPr="00A652D3">
          <w:rPr>
            <w:rStyle w:val="Hyperlink"/>
            <w:rFonts w:ascii="Times New Roman" w:hAnsi="Times New Roman" w:cs="Times New Roman"/>
            <w:noProof/>
            <w:color w:val="000000" w:themeColor="text1"/>
          </w:rPr>
          <w:t>: Login Check</w:t>
        </w:r>
        <w:r w:rsidRPr="00A652D3">
          <w:rPr>
            <w:rFonts w:ascii="Times New Roman" w:hAnsi="Times New Roman" w:cs="Times New Roman"/>
            <w:noProof/>
            <w:webHidden/>
            <w:color w:val="000000" w:themeColor="text1"/>
          </w:rPr>
          <w:tab/>
        </w:r>
        <w:r w:rsidRPr="00A652D3">
          <w:rPr>
            <w:rFonts w:ascii="Times New Roman" w:hAnsi="Times New Roman" w:cs="Times New Roman"/>
            <w:noProof/>
            <w:webHidden/>
            <w:color w:val="000000" w:themeColor="text1"/>
          </w:rPr>
          <w:fldChar w:fldCharType="begin"/>
        </w:r>
        <w:r w:rsidRPr="00A652D3">
          <w:rPr>
            <w:rFonts w:ascii="Times New Roman" w:hAnsi="Times New Roman" w:cs="Times New Roman"/>
            <w:noProof/>
            <w:webHidden/>
            <w:color w:val="000000" w:themeColor="text1"/>
          </w:rPr>
          <w:instrText xml:space="preserve"> PAGEREF _Toc151546572 \h </w:instrText>
        </w:r>
        <w:r w:rsidRPr="00A652D3">
          <w:rPr>
            <w:rFonts w:ascii="Times New Roman" w:hAnsi="Times New Roman" w:cs="Times New Roman"/>
            <w:noProof/>
            <w:webHidden/>
            <w:color w:val="000000" w:themeColor="text1"/>
          </w:rPr>
        </w:r>
        <w:r w:rsidRPr="00A652D3">
          <w:rPr>
            <w:rFonts w:ascii="Times New Roman" w:hAnsi="Times New Roman" w:cs="Times New Roman"/>
            <w:noProof/>
            <w:webHidden/>
            <w:color w:val="000000" w:themeColor="text1"/>
          </w:rPr>
          <w:fldChar w:fldCharType="separate"/>
        </w:r>
        <w:r w:rsidRPr="00A652D3">
          <w:rPr>
            <w:rFonts w:ascii="Times New Roman" w:hAnsi="Times New Roman" w:cs="Times New Roman"/>
            <w:noProof/>
            <w:webHidden/>
            <w:color w:val="000000" w:themeColor="text1"/>
          </w:rPr>
          <w:t>16</w:t>
        </w:r>
        <w:r w:rsidRPr="00A652D3">
          <w:rPr>
            <w:rFonts w:ascii="Times New Roman" w:hAnsi="Times New Roman" w:cs="Times New Roman"/>
            <w:noProof/>
            <w:webHidden/>
            <w:color w:val="000000" w:themeColor="text1"/>
          </w:rPr>
          <w:fldChar w:fldCharType="end"/>
        </w:r>
      </w:hyperlink>
    </w:p>
    <w:p w14:paraId="3012043E" w14:textId="5B2782FE" w:rsidR="00A6621F" w:rsidRPr="00A652D3" w:rsidRDefault="001C677A" w:rsidP="00AA27B8">
      <w:pPr>
        <w:spacing w:line="360" w:lineRule="auto"/>
        <w:rPr>
          <w:rFonts w:ascii="Times New Roman" w:hAnsi="Times New Roman" w:cs="Times New Roman"/>
          <w:color w:val="000000" w:themeColor="text1"/>
          <w:sz w:val="32"/>
          <w:szCs w:val="32"/>
        </w:rPr>
      </w:pPr>
      <w:r w:rsidRPr="00A652D3">
        <w:rPr>
          <w:rFonts w:ascii="Times New Roman" w:hAnsi="Times New Roman" w:cs="Times New Roman"/>
          <w:color w:val="000000" w:themeColor="text1"/>
          <w:sz w:val="32"/>
          <w:szCs w:val="32"/>
        </w:rPr>
        <w:fldChar w:fldCharType="end"/>
      </w:r>
      <w:r w:rsidR="00A6621F" w:rsidRPr="00A652D3">
        <w:rPr>
          <w:rFonts w:ascii="Times New Roman" w:hAnsi="Times New Roman" w:cs="Times New Roman"/>
          <w:color w:val="000000" w:themeColor="text1"/>
          <w:sz w:val="32"/>
          <w:szCs w:val="32"/>
        </w:rPr>
        <w:br w:type="page"/>
      </w:r>
    </w:p>
    <w:p w14:paraId="307F9233" w14:textId="223A4266" w:rsidR="00382869" w:rsidRPr="00A652D3" w:rsidRDefault="00880C37" w:rsidP="00AA27B8">
      <w:pPr>
        <w:pStyle w:val="Heading1"/>
        <w:rPr>
          <w:rFonts w:ascii="Times New Roman" w:hAnsi="Times New Roman" w:cs="Times New Roman"/>
          <w:color w:val="000000" w:themeColor="text1"/>
        </w:rPr>
      </w:pPr>
      <w:bookmarkStart w:id="1" w:name="_Toc151546577"/>
      <w:r w:rsidRPr="00A652D3">
        <w:rPr>
          <w:rFonts w:ascii="Times New Roman" w:hAnsi="Times New Roman" w:cs="Times New Roman"/>
          <w:color w:val="000000" w:themeColor="text1"/>
        </w:rPr>
        <w:lastRenderedPageBreak/>
        <w:t>Introduction and Overview</w:t>
      </w:r>
      <w:bookmarkEnd w:id="1"/>
    </w:p>
    <w:p w14:paraId="77101EE6" w14:textId="4FECAE41" w:rsidR="00C61D44" w:rsidRPr="00A652D3" w:rsidRDefault="00C61D44" w:rsidP="00AA27B8">
      <w:pPr>
        <w:spacing w:line="360" w:lineRule="auto"/>
        <w:rPr>
          <w:rFonts w:ascii="Times New Roman" w:hAnsi="Times New Roman" w:cs="Times New Roman"/>
          <w:color w:val="000000" w:themeColor="text1"/>
        </w:rPr>
      </w:pPr>
    </w:p>
    <w:p w14:paraId="28BE5FB1" w14:textId="77777777" w:rsidR="001D406F" w:rsidRPr="00A652D3" w:rsidRDefault="009A7EB7" w:rsidP="00AA27B8">
      <w:pPr>
        <w:spacing w:line="360" w:lineRule="auto"/>
        <w:jc w:val="both"/>
        <w:rPr>
          <w:rFonts w:ascii="Times New Roman" w:hAnsi="Times New Roman" w:cs="Times New Roman"/>
          <w:color w:val="000000" w:themeColor="text1"/>
        </w:rPr>
      </w:pPr>
      <w:r w:rsidRPr="00A652D3">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37A0F744" w14:textId="77777777" w:rsidR="001D406F" w:rsidRPr="00A652D3" w:rsidRDefault="001D406F" w:rsidP="00AA27B8">
      <w:pPr>
        <w:spacing w:line="360" w:lineRule="auto"/>
        <w:jc w:val="both"/>
        <w:rPr>
          <w:rFonts w:ascii="Times New Roman" w:hAnsi="Times New Roman" w:cs="Times New Roman"/>
          <w:color w:val="000000" w:themeColor="text1"/>
        </w:rPr>
      </w:pPr>
    </w:p>
    <w:p w14:paraId="226FC85E" w14:textId="263C5AD1" w:rsidR="001D406F" w:rsidRPr="00A652D3" w:rsidRDefault="009A7EB7" w:rsidP="00AA27B8">
      <w:pPr>
        <w:spacing w:line="360" w:lineRule="auto"/>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A652D3">
        <w:rPr>
          <w:rFonts w:ascii="Times New Roman" w:hAnsi="Times New Roman" w:cs="Times New Roman"/>
          <w:color w:val="000000" w:themeColor="text1"/>
        </w:rPr>
        <w:t>CAPTCHA integration</w:t>
      </w:r>
      <w:r w:rsidRPr="00A652D3">
        <w:rPr>
          <w:rFonts w:ascii="Times New Roman" w:hAnsi="Times New Roman" w:cs="Times New Roman"/>
          <w:color w:val="000000" w:themeColor="text1"/>
        </w:rPr>
        <w:t>, error handling, input validation, and vulnerability protection.</w:t>
      </w:r>
    </w:p>
    <w:p w14:paraId="3910170B" w14:textId="77777777" w:rsidR="001D406F" w:rsidRPr="00A652D3" w:rsidRDefault="001D406F" w:rsidP="00AA27B8">
      <w:pPr>
        <w:spacing w:line="360" w:lineRule="auto"/>
        <w:rPr>
          <w:rFonts w:ascii="Times New Roman" w:hAnsi="Times New Roman" w:cs="Times New Roman"/>
          <w:color w:val="000000" w:themeColor="text1"/>
        </w:rPr>
      </w:pPr>
    </w:p>
    <w:p w14:paraId="2C26BFDD" w14:textId="789F1F69" w:rsidR="001D406F" w:rsidRPr="00A652D3" w:rsidRDefault="00A6621F" w:rsidP="00AA27B8">
      <w:pPr>
        <w:spacing w:line="360" w:lineRule="auto"/>
        <w:rPr>
          <w:rFonts w:ascii="Times New Roman" w:hAnsi="Times New Roman" w:cs="Times New Roman"/>
          <w:color w:val="000000" w:themeColor="text1"/>
        </w:rPr>
      </w:pPr>
      <w:r w:rsidRPr="00A652D3">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1"/>
                    <a:stretch>
                      <a:fillRect/>
                    </a:stretch>
                  </pic:blipFill>
                  <pic:spPr>
                    <a:xfrm>
                      <a:off x="0" y="0"/>
                      <a:ext cx="6188710" cy="4001135"/>
                    </a:xfrm>
                    <a:prstGeom prst="rect">
                      <a:avLst/>
                    </a:prstGeom>
                  </pic:spPr>
                </pic:pic>
              </a:graphicData>
            </a:graphic>
          </wp:inline>
        </w:drawing>
      </w:r>
    </w:p>
    <w:p w14:paraId="1C5C767C" w14:textId="2DFF548B" w:rsidR="00A6621F" w:rsidRPr="00A652D3" w:rsidRDefault="00072888" w:rsidP="00AA27B8">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A652D3" w:rsidRDefault="00072888" w:rsidP="00AA27B8">
      <w:pPr>
        <w:pStyle w:val="Paragraph1"/>
        <w:tabs>
          <w:tab w:val="left" w:pos="1365"/>
        </w:tabs>
        <w:spacing w:after="0"/>
        <w:ind w:firstLine="0"/>
        <w:rPr>
          <w:rFonts w:ascii="Times New Roman" w:hAnsi="Times New Roman" w:cs="Times New Roman"/>
          <w:color w:val="000000" w:themeColor="text1"/>
        </w:rPr>
      </w:pPr>
      <w:r w:rsidRPr="00A652D3">
        <w:rPr>
          <w:rFonts w:ascii="Times New Roman" w:hAnsi="Times New Roman" w:cs="Times New Roman"/>
          <w:color w:val="000000" w:themeColor="text1"/>
        </w:rPr>
        <w:tab/>
      </w:r>
    </w:p>
    <w:p w14:paraId="2DD54894" w14:textId="77777777" w:rsidR="00880C37" w:rsidRPr="00A652D3" w:rsidRDefault="00880C37"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6A4E2E8E" w14:textId="77777777" w:rsidR="00880C37" w:rsidRPr="00A652D3" w:rsidRDefault="00880C37" w:rsidP="00AA27B8">
      <w:pPr>
        <w:pStyle w:val="Heading1"/>
        <w:rPr>
          <w:rFonts w:ascii="Times New Roman" w:hAnsi="Times New Roman" w:cs="Times New Roman"/>
          <w:color w:val="000000" w:themeColor="text1"/>
        </w:rPr>
      </w:pPr>
      <w:bookmarkStart w:id="3" w:name="_Toc151546578"/>
      <w:r w:rsidRPr="00A652D3">
        <w:rPr>
          <w:rFonts w:ascii="Times New Roman" w:hAnsi="Times New Roman" w:cs="Times New Roman"/>
          <w:color w:val="000000" w:themeColor="text1"/>
        </w:rPr>
        <w:lastRenderedPageBreak/>
        <w:t>Design</w:t>
      </w:r>
      <w:bookmarkEnd w:id="3"/>
    </w:p>
    <w:p w14:paraId="545CE0CA" w14:textId="77777777" w:rsidR="002C2069" w:rsidRPr="00A652D3" w:rsidRDefault="002C2069" w:rsidP="00AA27B8">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A652D3" w:rsidRDefault="002C2069" w:rsidP="00AA27B8">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A652D3" w:rsidRDefault="002C2069" w:rsidP="00AA27B8">
      <w:pPr>
        <w:pStyle w:val="Heading2"/>
        <w:rPr>
          <w:rFonts w:ascii="Times New Roman" w:hAnsi="Times New Roman" w:cs="Times New Roman"/>
          <w:b w:val="0"/>
          <w:color w:val="000000" w:themeColor="text1"/>
        </w:rPr>
      </w:pPr>
      <w:bookmarkStart w:id="4" w:name="_Toc151546579"/>
      <w:r w:rsidRPr="00A652D3">
        <w:rPr>
          <w:rFonts w:ascii="Times New Roman" w:hAnsi="Times New Roman" w:cs="Times New Roman"/>
          <w:color w:val="000000" w:themeColor="text1"/>
        </w:rPr>
        <w:t>P</w:t>
      </w:r>
      <w:r w:rsidR="003B49DF" w:rsidRPr="00A652D3">
        <w:rPr>
          <w:rFonts w:ascii="Times New Roman" w:hAnsi="Times New Roman" w:cs="Times New Roman"/>
          <w:color w:val="000000" w:themeColor="text1"/>
        </w:rPr>
        <w:t xml:space="preserve">otential security issues </w:t>
      </w:r>
      <w:r w:rsidRPr="00A652D3">
        <w:rPr>
          <w:rFonts w:ascii="Times New Roman" w:hAnsi="Times New Roman" w:cs="Times New Roman"/>
          <w:b w:val="0"/>
          <w:color w:val="000000" w:themeColor="text1"/>
        </w:rPr>
        <w:t>(</w:t>
      </w:r>
      <w:r w:rsidR="003B49DF" w:rsidRPr="00A652D3">
        <w:rPr>
          <w:rFonts w:ascii="Times New Roman" w:hAnsi="Times New Roman" w:cs="Times New Roman"/>
          <w:b w:val="0"/>
          <w:color w:val="000000" w:themeColor="text1"/>
        </w:rPr>
        <w:t>for each element of design</w:t>
      </w:r>
      <w:r w:rsidR="00493074" w:rsidRPr="00A652D3">
        <w:rPr>
          <w:rFonts w:ascii="Times New Roman" w:hAnsi="Times New Roman" w:cs="Times New Roman"/>
          <w:b w:val="0"/>
          <w:color w:val="000000" w:themeColor="text1"/>
        </w:rPr>
        <w:t>)</w:t>
      </w:r>
      <w:bookmarkEnd w:id="4"/>
    </w:p>
    <w:p w14:paraId="42ADC7C3" w14:textId="77777777" w:rsidR="00493074" w:rsidRPr="00A652D3" w:rsidRDefault="00493074" w:rsidP="00AA27B8">
      <w:pPr>
        <w:spacing w:line="360" w:lineRule="auto"/>
        <w:ind w:left="851"/>
        <w:rPr>
          <w:rFonts w:ascii="Times New Roman" w:hAnsi="Times New Roman" w:cs="Times New Roman"/>
          <w:color w:val="000000" w:themeColor="text1"/>
        </w:rPr>
      </w:pPr>
    </w:p>
    <w:p w14:paraId="1EDD28E7" w14:textId="56EDC550" w:rsidR="00BA5228" w:rsidRPr="00A652D3" w:rsidRDefault="00BA5228" w:rsidP="00AA27B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a. </w:t>
      </w:r>
      <w:r w:rsidR="0070482C" w:rsidRPr="00A652D3">
        <w:rPr>
          <w:rFonts w:ascii="Times New Roman" w:hAnsi="Times New Roman" w:cs="Times New Roman"/>
          <w:b/>
          <w:bCs/>
          <w:color w:val="000000" w:themeColor="text1"/>
        </w:rPr>
        <w:t>Inadequate Input Validation and Error Handling</w:t>
      </w:r>
    </w:p>
    <w:p w14:paraId="74029B4C"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2576E1DD" w14:textId="0DFD2F1A" w:rsidR="00BA5228" w:rsidRPr="00A652D3" w:rsidRDefault="00BA5228"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A652D3">
        <w:rPr>
          <w:rFonts w:ascii="Times New Roman" w:hAnsi="Times New Roman" w:cs="Times New Roman"/>
          <w:color w:val="000000" w:themeColor="text1"/>
        </w:rPr>
        <w:t>jeopardize</w:t>
      </w:r>
      <w:r w:rsidRPr="00A652D3">
        <w:rPr>
          <w:rFonts w:ascii="Times New Roman" w:hAnsi="Times New Roman" w:cs="Times New Roman"/>
          <w:color w:val="000000" w:themeColor="text1"/>
        </w:rPr>
        <w:t xml:space="preserve"> the underlying database if they are not properly validated.</w:t>
      </w:r>
    </w:p>
    <w:p w14:paraId="5CC39ABF" w14:textId="77777777" w:rsidR="00BA5228" w:rsidRPr="00A652D3" w:rsidRDefault="00BA5228" w:rsidP="00AA27B8">
      <w:pPr>
        <w:spacing w:line="360" w:lineRule="auto"/>
        <w:ind w:left="851"/>
        <w:rPr>
          <w:rFonts w:ascii="Times New Roman" w:hAnsi="Times New Roman" w:cs="Times New Roman"/>
          <w:color w:val="000000" w:themeColor="text1"/>
        </w:rPr>
      </w:pPr>
    </w:p>
    <w:p w14:paraId="57148BD2" w14:textId="1C06429C" w:rsidR="00BA5228" w:rsidRPr="00A652D3" w:rsidRDefault="00BA5228" w:rsidP="00AA27B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b. </w:t>
      </w:r>
      <w:r w:rsidR="0070482C" w:rsidRPr="00A652D3">
        <w:rPr>
          <w:rFonts w:ascii="Times New Roman" w:hAnsi="Times New Roman" w:cs="Times New Roman"/>
          <w:b/>
          <w:bCs/>
          <w:color w:val="000000" w:themeColor="text1"/>
        </w:rPr>
        <w:t xml:space="preserve">Passwords Stored in </w:t>
      </w:r>
      <w:proofErr w:type="spellStart"/>
      <w:r w:rsidR="0070482C" w:rsidRPr="00A652D3">
        <w:rPr>
          <w:rFonts w:ascii="Times New Roman" w:hAnsi="Times New Roman" w:cs="Times New Roman"/>
          <w:b/>
          <w:bCs/>
          <w:color w:val="000000" w:themeColor="text1"/>
        </w:rPr>
        <w:t>PlainText</w:t>
      </w:r>
      <w:proofErr w:type="spellEnd"/>
    </w:p>
    <w:p w14:paraId="1EF64251"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4A44C97C" w14:textId="10111102" w:rsidR="00BA5228" w:rsidRPr="00A652D3" w:rsidRDefault="00BA5228"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parties.</w:t>
      </w:r>
    </w:p>
    <w:p w14:paraId="4BF27DDA" w14:textId="77777777" w:rsidR="00BA5228" w:rsidRPr="00A652D3" w:rsidRDefault="00BA5228" w:rsidP="00AA27B8">
      <w:pPr>
        <w:spacing w:line="360" w:lineRule="auto"/>
        <w:ind w:left="851"/>
        <w:rPr>
          <w:rFonts w:ascii="Times New Roman" w:hAnsi="Times New Roman" w:cs="Times New Roman"/>
          <w:color w:val="000000" w:themeColor="text1"/>
        </w:rPr>
      </w:pPr>
    </w:p>
    <w:p w14:paraId="30D2EBF0" w14:textId="0BC78F37" w:rsidR="00BA5228" w:rsidRPr="00A652D3" w:rsidRDefault="00BA5228" w:rsidP="00AA27B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c. </w:t>
      </w:r>
      <w:r w:rsidR="0070482C" w:rsidRPr="00A652D3">
        <w:rPr>
          <w:rFonts w:ascii="Times New Roman" w:hAnsi="Times New Roman" w:cs="Times New Roman"/>
          <w:b/>
          <w:bCs/>
          <w:color w:val="000000" w:themeColor="text1"/>
        </w:rPr>
        <w:t>SQL Injection Vulnerabilities in Statements</w:t>
      </w:r>
    </w:p>
    <w:p w14:paraId="0279B826"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26B22490" w14:textId="3E56B4B7" w:rsidR="00BA5228" w:rsidRPr="00A652D3" w:rsidRDefault="00BA5228"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A652D3" w:rsidRDefault="00BA5228" w:rsidP="00AA27B8">
      <w:pPr>
        <w:spacing w:line="360" w:lineRule="auto"/>
        <w:ind w:left="851"/>
        <w:rPr>
          <w:rFonts w:ascii="Times New Roman" w:hAnsi="Times New Roman" w:cs="Times New Roman"/>
          <w:b/>
          <w:bCs/>
          <w:color w:val="000000" w:themeColor="text1"/>
        </w:rPr>
      </w:pPr>
    </w:p>
    <w:p w14:paraId="5FCF4BA2" w14:textId="4D21A2B4" w:rsidR="00E12003" w:rsidRPr="00A652D3" w:rsidRDefault="00BA5228" w:rsidP="00AA27B8">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d. </w:t>
      </w:r>
      <w:r w:rsidR="0070482C" w:rsidRPr="00A652D3">
        <w:rPr>
          <w:rFonts w:ascii="Times New Roman" w:hAnsi="Times New Roman" w:cs="Times New Roman"/>
          <w:b/>
          <w:bCs/>
          <w:color w:val="000000" w:themeColor="text1"/>
        </w:rPr>
        <w:t>Absence of CAPTCHA</w:t>
      </w:r>
    </w:p>
    <w:p w14:paraId="437855F5"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20CF0CAA" w14:textId="717FBAA7" w:rsidR="0012596B" w:rsidRPr="00A652D3" w:rsidRDefault="00D7506F"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T</w:t>
      </w:r>
      <w:r w:rsidR="000A41B7" w:rsidRPr="00A652D3">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A652D3" w:rsidRDefault="0012596B" w:rsidP="00AA27B8">
      <w:pPr>
        <w:spacing w:line="360" w:lineRule="auto"/>
        <w:ind w:left="851"/>
        <w:rPr>
          <w:rFonts w:ascii="Times New Roman" w:hAnsi="Times New Roman" w:cs="Times New Roman"/>
          <w:color w:val="000000" w:themeColor="text1"/>
        </w:rPr>
      </w:pPr>
    </w:p>
    <w:p w14:paraId="14232DA0" w14:textId="77777777" w:rsidR="00F83A31" w:rsidRPr="00A652D3" w:rsidRDefault="00F83A31" w:rsidP="00AA27B8">
      <w:pPr>
        <w:spacing w:line="360" w:lineRule="auto"/>
        <w:rPr>
          <w:rFonts w:ascii="Times New Roman" w:hAnsi="Times New Roman" w:cs="Times New Roman"/>
          <w:b/>
          <w:color w:val="000000" w:themeColor="text1"/>
          <w:sz w:val="28"/>
          <w:szCs w:val="24"/>
        </w:rPr>
      </w:pPr>
      <w:r w:rsidRPr="00A652D3">
        <w:rPr>
          <w:rFonts w:ascii="Times New Roman" w:hAnsi="Times New Roman" w:cs="Times New Roman"/>
          <w:color w:val="000000" w:themeColor="text1"/>
        </w:rPr>
        <w:br w:type="page"/>
      </w:r>
    </w:p>
    <w:p w14:paraId="43A1BDDA" w14:textId="7A867AD5" w:rsidR="003B01D7" w:rsidRPr="00A652D3" w:rsidRDefault="002C2069" w:rsidP="00AA27B8">
      <w:pPr>
        <w:pStyle w:val="Heading2"/>
        <w:rPr>
          <w:rFonts w:ascii="Times New Roman" w:hAnsi="Times New Roman" w:cs="Times New Roman"/>
          <w:b w:val="0"/>
          <w:color w:val="000000" w:themeColor="text1"/>
        </w:rPr>
      </w:pPr>
      <w:bookmarkStart w:id="5" w:name="_Toc151546580"/>
      <w:r w:rsidRPr="00A652D3">
        <w:rPr>
          <w:rFonts w:ascii="Times New Roman" w:hAnsi="Times New Roman" w:cs="Times New Roman"/>
          <w:color w:val="000000" w:themeColor="text1"/>
        </w:rPr>
        <w:lastRenderedPageBreak/>
        <w:t xml:space="preserve">Recommendations </w:t>
      </w:r>
      <w:r w:rsidRPr="00A652D3">
        <w:rPr>
          <w:rFonts w:ascii="Times New Roman" w:hAnsi="Times New Roman" w:cs="Times New Roman"/>
          <w:b w:val="0"/>
          <w:color w:val="000000" w:themeColor="text1"/>
        </w:rPr>
        <w:t xml:space="preserve">(for each </w:t>
      </w:r>
      <w:r w:rsidR="0091559A" w:rsidRPr="00A652D3">
        <w:rPr>
          <w:rFonts w:ascii="Times New Roman" w:hAnsi="Times New Roman" w:cs="Times New Roman"/>
          <w:b w:val="0"/>
          <w:color w:val="000000" w:themeColor="text1"/>
        </w:rPr>
        <w:t>potential security issues</w:t>
      </w:r>
      <w:r w:rsidRPr="00A652D3">
        <w:rPr>
          <w:rFonts w:ascii="Times New Roman" w:hAnsi="Times New Roman" w:cs="Times New Roman"/>
          <w:b w:val="0"/>
          <w:color w:val="000000" w:themeColor="text1"/>
        </w:rPr>
        <w:t>)</w:t>
      </w:r>
      <w:bookmarkEnd w:id="5"/>
    </w:p>
    <w:p w14:paraId="5CC805B1" w14:textId="77777777" w:rsidR="003B01D7" w:rsidRPr="00A652D3" w:rsidRDefault="003B01D7" w:rsidP="00AA27B8">
      <w:pPr>
        <w:spacing w:line="360" w:lineRule="auto"/>
        <w:ind w:left="851"/>
        <w:rPr>
          <w:rFonts w:ascii="Times New Roman" w:hAnsi="Times New Roman" w:cs="Times New Roman"/>
          <w:b/>
          <w:color w:val="000000" w:themeColor="text1"/>
          <w:sz w:val="28"/>
          <w:szCs w:val="24"/>
        </w:rPr>
      </w:pPr>
    </w:p>
    <w:p w14:paraId="11AD77F9" w14:textId="26F90D10" w:rsidR="009510A9" w:rsidRPr="00A652D3" w:rsidRDefault="009510A9" w:rsidP="00AA27B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adequate Input Validation and Error Handling</w:t>
      </w:r>
    </w:p>
    <w:p w14:paraId="778F3045"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352EDB99" w14:textId="46E05017" w:rsidR="004C0F27" w:rsidRPr="00A652D3" w:rsidRDefault="004C0F27"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A652D3" w:rsidRDefault="004C0F27" w:rsidP="00AA27B8">
      <w:pPr>
        <w:spacing w:line="360" w:lineRule="auto"/>
        <w:rPr>
          <w:rFonts w:ascii="Times New Roman" w:hAnsi="Times New Roman" w:cs="Times New Roman"/>
          <w:color w:val="000000" w:themeColor="text1"/>
        </w:rPr>
      </w:pPr>
    </w:p>
    <w:p w14:paraId="1DC43B9E" w14:textId="4A83543D" w:rsidR="004C0F27" w:rsidRPr="00A652D3" w:rsidRDefault="009510A9" w:rsidP="00AA27B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Passwords Stored in </w:t>
      </w:r>
      <w:proofErr w:type="spellStart"/>
      <w:r w:rsidRPr="00A652D3">
        <w:rPr>
          <w:rFonts w:ascii="Times New Roman" w:hAnsi="Times New Roman" w:cs="Times New Roman"/>
          <w:b/>
          <w:bCs/>
          <w:color w:val="000000" w:themeColor="text1"/>
        </w:rPr>
        <w:t>PlainText</w:t>
      </w:r>
      <w:proofErr w:type="spellEnd"/>
    </w:p>
    <w:p w14:paraId="58180A37"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03AF137C" w14:textId="77777777" w:rsidR="00543A80" w:rsidRPr="00A652D3" w:rsidRDefault="00543A80"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A652D3" w:rsidRDefault="00543A80" w:rsidP="00AA27B8">
      <w:pPr>
        <w:spacing w:line="360" w:lineRule="auto"/>
        <w:ind w:left="851"/>
        <w:rPr>
          <w:rFonts w:ascii="Times New Roman" w:hAnsi="Times New Roman" w:cs="Times New Roman"/>
          <w:color w:val="000000" w:themeColor="text1"/>
        </w:rPr>
      </w:pPr>
    </w:p>
    <w:p w14:paraId="7C4F5421" w14:textId="472ADD32" w:rsidR="00543A80" w:rsidRPr="00A652D3" w:rsidRDefault="009510A9" w:rsidP="00AA27B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SQL Injection Vulnerabilities in Statements</w:t>
      </w:r>
    </w:p>
    <w:p w14:paraId="4DF19471" w14:textId="77777777" w:rsidR="00F83A31" w:rsidRPr="00A652D3" w:rsidRDefault="00F83A31" w:rsidP="00AA27B8">
      <w:pPr>
        <w:spacing w:line="360" w:lineRule="auto"/>
        <w:ind w:left="851"/>
        <w:rPr>
          <w:rFonts w:ascii="Times New Roman" w:hAnsi="Times New Roman" w:cs="Times New Roman"/>
          <w:b/>
          <w:bCs/>
          <w:color w:val="000000" w:themeColor="text1"/>
        </w:rPr>
      </w:pPr>
    </w:p>
    <w:p w14:paraId="46E71586" w14:textId="79C632D2" w:rsidR="004F6F8F" w:rsidRPr="00A652D3" w:rsidRDefault="00543A80"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Modifications of existing SQL statements </w:t>
      </w:r>
      <w:r w:rsidR="004F6F8F" w:rsidRPr="00A652D3">
        <w:rPr>
          <w:rFonts w:ascii="Times New Roman" w:hAnsi="Times New Roman" w:cs="Times New Roman"/>
          <w:color w:val="000000" w:themeColor="text1"/>
        </w:rPr>
        <w:t>by adding parameterized queries or prepared statements. Constant updates of database access credentials and restrict acces</w:t>
      </w:r>
      <w:r w:rsidR="009E4C33" w:rsidRPr="00A652D3">
        <w:rPr>
          <w:rFonts w:ascii="Times New Roman" w:hAnsi="Times New Roman" w:cs="Times New Roman"/>
          <w:color w:val="000000" w:themeColor="text1"/>
        </w:rPr>
        <w:t>s</w:t>
      </w:r>
      <w:r w:rsidR="004F6F8F" w:rsidRPr="00A652D3">
        <w:rPr>
          <w:rFonts w:ascii="Times New Roman" w:hAnsi="Times New Roman" w:cs="Times New Roman"/>
          <w:color w:val="000000" w:themeColor="text1"/>
        </w:rPr>
        <w:t xml:space="preserve"> to authorized personnel only.</w:t>
      </w:r>
    </w:p>
    <w:p w14:paraId="4BCBA26F" w14:textId="77777777" w:rsidR="004F6F8F" w:rsidRPr="00A652D3" w:rsidRDefault="004F6F8F" w:rsidP="00AA27B8">
      <w:pPr>
        <w:spacing w:line="360" w:lineRule="auto"/>
        <w:ind w:left="851"/>
        <w:rPr>
          <w:rFonts w:ascii="Times New Roman" w:hAnsi="Times New Roman" w:cs="Times New Roman"/>
          <w:color w:val="000000" w:themeColor="text1"/>
        </w:rPr>
      </w:pPr>
    </w:p>
    <w:p w14:paraId="6B472251" w14:textId="34B47283" w:rsidR="004F6F8F" w:rsidRPr="00A652D3" w:rsidRDefault="009510A9" w:rsidP="00AA27B8">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Absence of CAPTCHA</w:t>
      </w:r>
    </w:p>
    <w:p w14:paraId="3B6C31D9" w14:textId="77777777" w:rsidR="00F83A31" w:rsidRPr="00A652D3" w:rsidRDefault="00F83A31" w:rsidP="00AA27B8">
      <w:pPr>
        <w:spacing w:line="360" w:lineRule="auto"/>
        <w:rPr>
          <w:rFonts w:ascii="Times New Roman" w:hAnsi="Times New Roman" w:cs="Times New Roman"/>
          <w:b/>
          <w:bCs/>
          <w:color w:val="000000" w:themeColor="text1"/>
        </w:rPr>
      </w:pPr>
    </w:p>
    <w:p w14:paraId="1DCCD21A" w14:textId="6F010959" w:rsidR="004F6F8F" w:rsidRPr="00A652D3" w:rsidRDefault="004F6F8F"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CAPTCHA codes hence preventing automated attacks during user login.</w:t>
      </w:r>
    </w:p>
    <w:p w14:paraId="31A52947" w14:textId="77777777" w:rsidR="004F6F8F" w:rsidRPr="00A652D3" w:rsidRDefault="004F6F8F" w:rsidP="00AA27B8">
      <w:pPr>
        <w:spacing w:line="360" w:lineRule="auto"/>
        <w:ind w:left="851"/>
        <w:rPr>
          <w:rFonts w:ascii="Times New Roman" w:hAnsi="Times New Roman" w:cs="Times New Roman"/>
          <w:color w:val="000000" w:themeColor="text1"/>
        </w:rPr>
      </w:pPr>
    </w:p>
    <w:p w14:paraId="38AF7546" w14:textId="55A4E2FF" w:rsidR="00880C37" w:rsidRPr="00A652D3" w:rsidRDefault="004F6F8F" w:rsidP="00AA27B8">
      <w:pPr>
        <w:spacing w:line="360" w:lineRule="auto"/>
        <w:ind w:left="851"/>
        <w:rPr>
          <w:rFonts w:ascii="Times New Roman" w:hAnsi="Times New Roman" w:cs="Times New Roman"/>
          <w:color w:val="000000" w:themeColor="text1"/>
          <w:sz w:val="28"/>
        </w:rPr>
      </w:pPr>
      <w:r w:rsidRPr="00A652D3">
        <w:rPr>
          <w:rFonts w:ascii="Times New Roman" w:hAnsi="Times New Roman" w:cs="Times New Roman"/>
          <w:color w:val="000000" w:themeColor="text1"/>
        </w:rPr>
        <w:t xml:space="preserve"> </w:t>
      </w:r>
      <w:r w:rsidR="00880C37" w:rsidRPr="00A652D3">
        <w:rPr>
          <w:rFonts w:ascii="Times New Roman" w:hAnsi="Times New Roman" w:cs="Times New Roman"/>
          <w:color w:val="000000" w:themeColor="text1"/>
        </w:rPr>
        <w:br w:type="page"/>
      </w:r>
    </w:p>
    <w:p w14:paraId="3E32CB9B" w14:textId="77777777" w:rsidR="00880C37" w:rsidRPr="00A652D3" w:rsidRDefault="00880C37" w:rsidP="00AA27B8">
      <w:pPr>
        <w:pStyle w:val="Heading1"/>
        <w:rPr>
          <w:rFonts w:ascii="Times New Roman" w:hAnsi="Times New Roman" w:cs="Times New Roman"/>
          <w:color w:val="000000" w:themeColor="text1"/>
        </w:rPr>
      </w:pPr>
      <w:bookmarkStart w:id="6" w:name="_Toc151546581"/>
      <w:r w:rsidRPr="00A652D3">
        <w:rPr>
          <w:rFonts w:ascii="Times New Roman" w:hAnsi="Times New Roman" w:cs="Times New Roman"/>
          <w:color w:val="000000" w:themeColor="text1"/>
        </w:rPr>
        <w:lastRenderedPageBreak/>
        <w:t>Implementation</w:t>
      </w:r>
      <w:bookmarkEnd w:id="6"/>
    </w:p>
    <w:p w14:paraId="3DB9D698" w14:textId="77777777" w:rsidR="0091559A" w:rsidRPr="00A652D3" w:rsidRDefault="0091559A" w:rsidP="00AA27B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End w:id="7"/>
      <w:bookmarkEnd w:id="8"/>
      <w:bookmarkEnd w:id="9"/>
    </w:p>
    <w:p w14:paraId="5BDEECFD" w14:textId="42DE0F0E" w:rsidR="005B47BE" w:rsidRPr="00A652D3" w:rsidRDefault="002E1024" w:rsidP="00AA27B8">
      <w:pPr>
        <w:pStyle w:val="Heading2"/>
        <w:rPr>
          <w:rFonts w:ascii="Times New Roman" w:hAnsi="Times New Roman" w:cs="Times New Roman"/>
          <w:bCs/>
          <w:color w:val="000000" w:themeColor="text1"/>
        </w:rPr>
      </w:pPr>
      <w:bookmarkStart w:id="10" w:name="_Toc151546583"/>
      <w:r w:rsidRPr="00A652D3">
        <w:rPr>
          <w:rFonts w:ascii="Times New Roman" w:hAnsi="Times New Roman" w:cs="Times New Roman"/>
          <w:bCs/>
          <w:color w:val="000000" w:themeColor="text1"/>
        </w:rPr>
        <w:t>Security Considerations and Implementation</w:t>
      </w:r>
      <w:bookmarkEnd w:id="10"/>
    </w:p>
    <w:p w14:paraId="4840B15A" w14:textId="77777777" w:rsidR="00701A21" w:rsidRPr="00A652D3" w:rsidRDefault="00701A21" w:rsidP="00AA27B8">
      <w:pPr>
        <w:spacing w:line="360" w:lineRule="auto"/>
        <w:ind w:left="851"/>
        <w:rPr>
          <w:rFonts w:ascii="Times New Roman" w:hAnsi="Times New Roman" w:cs="Times New Roman"/>
          <w:color w:val="000000" w:themeColor="text1"/>
        </w:rPr>
      </w:pPr>
    </w:p>
    <w:p w14:paraId="2E6FB52A" w14:textId="48F45AAB" w:rsidR="00CB2687" w:rsidRPr="00A652D3" w:rsidRDefault="00313B88" w:rsidP="00AA27B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Comprehensive Input Validation and Error Handling</w:t>
      </w:r>
    </w:p>
    <w:p w14:paraId="782FC7F3" w14:textId="77777777" w:rsidR="00B5697F" w:rsidRPr="00A652D3" w:rsidRDefault="00B5697F" w:rsidP="00AA27B8">
      <w:pPr>
        <w:spacing w:line="360" w:lineRule="auto"/>
        <w:ind w:left="851"/>
        <w:rPr>
          <w:rFonts w:ascii="Times New Roman" w:hAnsi="Times New Roman" w:cs="Times New Roman"/>
          <w:color w:val="000000" w:themeColor="text1"/>
        </w:rPr>
      </w:pPr>
    </w:p>
    <w:p w14:paraId="0E85E56D" w14:textId="2B3054BE" w:rsidR="00CB2687" w:rsidRPr="00A652D3" w:rsidRDefault="00CB2687"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A652D3">
        <w:rPr>
          <w:rFonts w:ascii="Times New Roman" w:hAnsi="Times New Roman" w:cs="Times New Roman"/>
          <w:color w:val="000000" w:themeColor="text1"/>
        </w:rPr>
        <w:t>sanitize</w:t>
      </w:r>
      <w:r w:rsidRPr="00A652D3">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A652D3">
        <w:rPr>
          <w:rFonts w:ascii="Times New Roman" w:hAnsi="Times New Roman" w:cs="Times New Roman"/>
          <w:color w:val="000000" w:themeColor="text1"/>
        </w:rPr>
        <w:t>jeopardizing</w:t>
      </w:r>
      <w:r w:rsidRPr="00A652D3">
        <w:rPr>
          <w:rFonts w:ascii="Times New Roman" w:hAnsi="Times New Roman" w:cs="Times New Roman"/>
          <w:color w:val="000000" w:themeColor="text1"/>
        </w:rPr>
        <w:t xml:space="preserve"> confidential data.</w:t>
      </w:r>
    </w:p>
    <w:p w14:paraId="41BF3FEB" w14:textId="77777777" w:rsidR="00CB2687" w:rsidRPr="00A652D3" w:rsidRDefault="00CB2687" w:rsidP="00AA27B8">
      <w:pPr>
        <w:spacing w:line="360" w:lineRule="auto"/>
        <w:ind w:left="851"/>
        <w:rPr>
          <w:rFonts w:ascii="Times New Roman" w:hAnsi="Times New Roman" w:cs="Times New Roman"/>
          <w:color w:val="000000" w:themeColor="text1"/>
        </w:rPr>
      </w:pPr>
    </w:p>
    <w:p w14:paraId="6103F27C" w14:textId="74259F39" w:rsidR="00CB2687" w:rsidRPr="00A652D3" w:rsidRDefault="00313B88" w:rsidP="00AA27B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p>
    <w:p w14:paraId="6C2C1939" w14:textId="77777777" w:rsidR="00B5697F" w:rsidRPr="00A652D3" w:rsidRDefault="00B5697F" w:rsidP="00AA27B8">
      <w:pPr>
        <w:spacing w:line="360" w:lineRule="auto"/>
        <w:ind w:left="851"/>
        <w:rPr>
          <w:rFonts w:ascii="Times New Roman" w:hAnsi="Times New Roman" w:cs="Times New Roman"/>
          <w:color w:val="000000" w:themeColor="text1"/>
        </w:rPr>
      </w:pPr>
    </w:p>
    <w:p w14:paraId="1E8DAD50" w14:textId="5C16A7B1" w:rsidR="00701A21" w:rsidRPr="00A652D3" w:rsidRDefault="00CB2687"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access </w:t>
      </w:r>
      <w:r w:rsidR="000A2FA7" w:rsidRPr="00A652D3">
        <w:rPr>
          <w:rFonts w:ascii="Times New Roman" w:hAnsi="Times New Roman" w:cs="Times New Roman"/>
          <w:color w:val="000000" w:themeColor="text1"/>
        </w:rPr>
        <w:t>using</w:t>
      </w:r>
      <w:r w:rsidRPr="00A652D3">
        <w:rPr>
          <w:rFonts w:ascii="Times New Roman" w:hAnsi="Times New Roman" w:cs="Times New Roman"/>
          <w:color w:val="000000" w:themeColor="text1"/>
        </w:rPr>
        <w:t xml:space="preserve"> a reliable and tested hashing algorithm.</w:t>
      </w:r>
    </w:p>
    <w:p w14:paraId="6902243D" w14:textId="77777777" w:rsidR="00CB2687" w:rsidRPr="00A652D3" w:rsidRDefault="00CB2687" w:rsidP="00AA27B8">
      <w:pPr>
        <w:spacing w:line="360" w:lineRule="auto"/>
        <w:ind w:left="851"/>
        <w:rPr>
          <w:rFonts w:ascii="Times New Roman" w:hAnsi="Times New Roman" w:cs="Times New Roman"/>
          <w:color w:val="000000" w:themeColor="text1"/>
        </w:rPr>
      </w:pPr>
    </w:p>
    <w:p w14:paraId="69EA199F" w14:textId="06F2700E" w:rsidR="00F179B5" w:rsidRPr="00A652D3" w:rsidRDefault="00313B88" w:rsidP="00AA27B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Modifications of SQL Statements</w:t>
      </w:r>
    </w:p>
    <w:p w14:paraId="4834A395" w14:textId="77777777" w:rsidR="00B5697F" w:rsidRPr="00A652D3" w:rsidRDefault="00B5697F" w:rsidP="00AA27B8">
      <w:pPr>
        <w:spacing w:line="360" w:lineRule="auto"/>
        <w:ind w:left="851"/>
        <w:rPr>
          <w:rFonts w:ascii="Times New Roman" w:hAnsi="Times New Roman" w:cs="Times New Roman"/>
          <w:color w:val="000000" w:themeColor="text1"/>
        </w:rPr>
      </w:pPr>
    </w:p>
    <w:p w14:paraId="54E5C8BE" w14:textId="72D09D6F" w:rsidR="00F179B5" w:rsidRPr="00A652D3" w:rsidRDefault="00F179B5"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A652D3">
        <w:rPr>
          <w:rFonts w:ascii="Times New Roman" w:hAnsi="Times New Roman" w:cs="Times New Roman"/>
          <w:color w:val="000000" w:themeColor="text1"/>
        </w:rPr>
        <w:t>authorized</w:t>
      </w:r>
      <w:r w:rsidRPr="00A652D3">
        <w:rPr>
          <w:rFonts w:ascii="Times New Roman" w:hAnsi="Times New Roman" w:cs="Times New Roman"/>
          <w:color w:val="000000" w:themeColor="text1"/>
        </w:rPr>
        <w:t xml:space="preserve"> personnel and the routine updating of database access credentials.</w:t>
      </w:r>
    </w:p>
    <w:p w14:paraId="656ACC00" w14:textId="017EA1D1" w:rsidR="00B5697F" w:rsidRPr="00A652D3" w:rsidRDefault="00B5697F" w:rsidP="00AA27B8">
      <w:pPr>
        <w:spacing w:line="360" w:lineRule="auto"/>
        <w:rPr>
          <w:rFonts w:ascii="Times New Roman" w:hAnsi="Times New Roman" w:cs="Times New Roman"/>
          <w:b/>
          <w:bCs/>
          <w:color w:val="000000" w:themeColor="text1"/>
        </w:rPr>
      </w:pPr>
    </w:p>
    <w:p w14:paraId="2459F4D3" w14:textId="2A2841A3" w:rsidR="00F179B5" w:rsidRPr="00A652D3" w:rsidRDefault="00313B88" w:rsidP="00AA27B8">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CAPTCHA Codes</w:t>
      </w:r>
    </w:p>
    <w:p w14:paraId="5D65EC54" w14:textId="77777777" w:rsidR="00B5697F" w:rsidRPr="00A652D3" w:rsidRDefault="00B5697F" w:rsidP="00AA27B8">
      <w:pPr>
        <w:spacing w:line="360" w:lineRule="auto"/>
        <w:ind w:left="851"/>
        <w:rPr>
          <w:rFonts w:ascii="Times New Roman" w:hAnsi="Times New Roman" w:cs="Times New Roman"/>
          <w:color w:val="000000" w:themeColor="text1"/>
        </w:rPr>
      </w:pPr>
    </w:p>
    <w:p w14:paraId="1F273EA2" w14:textId="082031C8" w:rsidR="00DC6399" w:rsidRPr="00A652D3" w:rsidRDefault="00F179B5" w:rsidP="00AA27B8">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plan calls for the integration of CAPTCHA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reduce the risk associated </w:t>
      </w:r>
      <w:r w:rsidR="00BC47E6" w:rsidRPr="00A652D3">
        <w:rPr>
          <w:rFonts w:ascii="Times New Roman" w:hAnsi="Times New Roman" w:cs="Times New Roman"/>
          <w:color w:val="000000" w:themeColor="text1"/>
        </w:rPr>
        <w:t>with t</w:t>
      </w:r>
      <w:r w:rsidRPr="00A652D3">
        <w:rPr>
          <w:rFonts w:ascii="Times New Roman" w:hAnsi="Times New Roman" w:cs="Times New Roman"/>
          <w:color w:val="000000" w:themeColor="text1"/>
        </w:rPr>
        <w:t>he lack of CAPTCHA. By adding this, automated attacks against the user registration and login processes are thwarted.</w:t>
      </w:r>
      <w:r w:rsidR="00DC6399" w:rsidRPr="00A652D3">
        <w:rPr>
          <w:rFonts w:ascii="Times New Roman" w:hAnsi="Times New Roman" w:cs="Times New Roman"/>
          <w:color w:val="000000" w:themeColor="text1"/>
        </w:rPr>
        <w:br w:type="page"/>
      </w:r>
    </w:p>
    <w:p w14:paraId="01A4ADB3" w14:textId="77777777" w:rsidR="0091559A" w:rsidRPr="00A652D3" w:rsidRDefault="002E1024" w:rsidP="00AA27B8">
      <w:pPr>
        <w:pStyle w:val="Heading2"/>
        <w:rPr>
          <w:rFonts w:ascii="Times New Roman" w:hAnsi="Times New Roman" w:cs="Times New Roman"/>
          <w:color w:val="000000" w:themeColor="text1"/>
        </w:rPr>
      </w:pPr>
      <w:bookmarkStart w:id="11" w:name="_Toc151546584"/>
      <w:r w:rsidRPr="00A652D3">
        <w:rPr>
          <w:rFonts w:ascii="Times New Roman" w:hAnsi="Times New Roman" w:cs="Times New Roman"/>
          <w:color w:val="000000" w:themeColor="text1"/>
        </w:rPr>
        <w:lastRenderedPageBreak/>
        <w:t>Security Techniques and Methods</w:t>
      </w:r>
      <w:bookmarkEnd w:id="11"/>
    </w:p>
    <w:p w14:paraId="6828577C" w14:textId="77777777" w:rsidR="002E1024" w:rsidRPr="00A652D3" w:rsidRDefault="002E1024" w:rsidP="00AA27B8">
      <w:pPr>
        <w:spacing w:line="360" w:lineRule="auto"/>
        <w:rPr>
          <w:rFonts w:ascii="Times New Roman" w:eastAsia="Times New Roman" w:hAnsi="Times New Roman" w:cs="Times New Roman"/>
          <w:color w:val="000000" w:themeColor="text1"/>
          <w:szCs w:val="24"/>
          <w:lang w:val="en-MY" w:eastAsia="zh-CN"/>
        </w:rPr>
      </w:pPr>
    </w:p>
    <w:p w14:paraId="1E5A2106" w14:textId="0EB9B268" w:rsidR="00E31199" w:rsidRPr="00A652D3" w:rsidRDefault="00E31199" w:rsidP="00AA27B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Comprehensive Input Validation and Error Handling</w:t>
      </w:r>
    </w:p>
    <w:p w14:paraId="03CB1A70" w14:textId="77777777" w:rsidR="00E31199" w:rsidRPr="00A652D3" w:rsidRDefault="00E31199" w:rsidP="00AA27B8">
      <w:pPr>
        <w:pStyle w:val="ListParagraph"/>
        <w:spacing w:line="360" w:lineRule="auto"/>
        <w:ind w:left="1211"/>
        <w:rPr>
          <w:rFonts w:ascii="Times New Roman" w:hAnsi="Times New Roman" w:cs="Times New Roman"/>
          <w:b/>
          <w:bCs/>
          <w:color w:val="000000" w:themeColor="text1"/>
        </w:rPr>
      </w:pPr>
    </w:p>
    <w:p w14:paraId="7484E385" w14:textId="77777777" w:rsidR="00E31199" w:rsidRPr="00A652D3" w:rsidRDefault="00E31199"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18D8669" w14:textId="700B742E" w:rsidR="00E31199" w:rsidRPr="00A652D3" w:rsidRDefault="00E31199"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2" w:name="_Toc15154656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Login</w:t>
      </w:r>
      <w:r w:rsidR="00B5073A" w:rsidRPr="00A652D3">
        <w:rPr>
          <w:rFonts w:ascii="Times New Roman" w:hAnsi="Times New Roman" w:cs="Times New Roman"/>
          <w:i w:val="0"/>
          <w:iCs w:val="0"/>
          <w:color w:val="000000" w:themeColor="text1"/>
          <w:sz w:val="24"/>
          <w:szCs w:val="24"/>
        </w:rPr>
        <w:t xml:space="preserve"> Check</w:t>
      </w:r>
      <w:r w:rsidRPr="00A652D3">
        <w:rPr>
          <w:rFonts w:ascii="Times New Roman" w:hAnsi="Times New Roman" w:cs="Times New Roman"/>
          <w:i w:val="0"/>
          <w:iCs w:val="0"/>
          <w:color w:val="000000" w:themeColor="text1"/>
          <w:sz w:val="24"/>
          <w:szCs w:val="24"/>
        </w:rPr>
        <w:t>)</w:t>
      </w:r>
      <w:bookmarkEnd w:id="12"/>
    </w:p>
    <w:p w14:paraId="0D6A6568" w14:textId="77777777" w:rsidR="00E31199" w:rsidRPr="00A652D3" w:rsidRDefault="00E31199" w:rsidP="00AA27B8">
      <w:pPr>
        <w:spacing w:line="360" w:lineRule="auto"/>
        <w:rPr>
          <w:rFonts w:ascii="Times New Roman" w:hAnsi="Times New Roman" w:cs="Times New Roman"/>
          <w:color w:val="000000" w:themeColor="text1"/>
        </w:rPr>
      </w:pPr>
    </w:p>
    <w:p w14:paraId="7FDBA740" w14:textId="769B779E" w:rsidR="00C055A9" w:rsidRPr="00A652D3" w:rsidRDefault="00C055A9"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both $</w:t>
      </w:r>
      <w:proofErr w:type="spellStart"/>
      <w:r w:rsidRPr="00A652D3">
        <w:rPr>
          <w:rFonts w:ascii="Times New Roman" w:hAnsi="Times New Roman" w:cs="Times New Roman"/>
          <w:color w:val="000000" w:themeColor="text1"/>
        </w:rPr>
        <w:t>USER_id</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USER_pwd</w:t>
      </w:r>
      <w:proofErr w:type="spellEnd"/>
      <w:r w:rsidRPr="00A652D3">
        <w:rPr>
          <w:rFonts w:ascii="Times New Roman" w:hAnsi="Times New Roman" w:cs="Times New Roman"/>
          <w:color w:val="000000" w:themeColor="text1"/>
        </w:rPr>
        <w:t xml:space="preserve"> must not be empty, hence reducing the risk of unauthorized access.</w:t>
      </w:r>
    </w:p>
    <w:p w14:paraId="6BDC5DAD" w14:textId="77777777" w:rsidR="00C055A9" w:rsidRPr="00A652D3" w:rsidRDefault="00C055A9" w:rsidP="00AA27B8">
      <w:pPr>
        <w:spacing w:line="360" w:lineRule="auto"/>
        <w:rPr>
          <w:rFonts w:ascii="Times New Roman" w:hAnsi="Times New Roman" w:cs="Times New Roman"/>
          <w:color w:val="000000" w:themeColor="text1"/>
        </w:rPr>
      </w:pPr>
    </w:p>
    <w:p w14:paraId="45C0F28A" w14:textId="77777777" w:rsidR="00E31199" w:rsidRPr="00A652D3" w:rsidRDefault="00E31199"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62574F9" w14:textId="04CC20BC" w:rsidR="00E31199" w:rsidRPr="00A652D3" w:rsidRDefault="00E31199"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Add)</w:t>
      </w:r>
      <w:bookmarkEnd w:id="13"/>
    </w:p>
    <w:p w14:paraId="0A03FCF7" w14:textId="77777777" w:rsidR="00322B6F" w:rsidRPr="00A652D3" w:rsidRDefault="00322B6F" w:rsidP="00AA27B8">
      <w:pPr>
        <w:spacing w:line="360" w:lineRule="auto"/>
        <w:rPr>
          <w:rFonts w:ascii="Times New Roman" w:hAnsi="Times New Roman" w:cs="Times New Roman"/>
          <w:color w:val="000000" w:themeColor="text1"/>
        </w:rPr>
      </w:pPr>
    </w:p>
    <w:p w14:paraId="1891B363" w14:textId="6051DC0F" w:rsidR="00C055A9" w:rsidRPr="00A652D3" w:rsidRDefault="0002742D"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all $</w:t>
      </w:r>
      <w:proofErr w:type="spellStart"/>
      <w:r w:rsidRPr="00A652D3">
        <w:rPr>
          <w:rFonts w:ascii="Times New Roman" w:hAnsi="Times New Roman" w:cs="Times New Roman"/>
          <w:color w:val="000000" w:themeColor="text1"/>
        </w:rPr>
        <w:t>CATEGORY_name</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A652D3" w:rsidRDefault="00B81BBA"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261A8593" w14:textId="77777777" w:rsidR="00E31199" w:rsidRPr="00A652D3" w:rsidRDefault="00E31199"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4BA62C97" w14:textId="58E81644" w:rsidR="0037162D" w:rsidRPr="00A652D3" w:rsidRDefault="00E31199"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Edit)</w:t>
      </w:r>
      <w:bookmarkEnd w:id="14"/>
    </w:p>
    <w:p w14:paraId="64AD9A7E" w14:textId="6394B418" w:rsidR="00E31199" w:rsidRPr="00A652D3" w:rsidRDefault="00E31199" w:rsidP="00AA27B8">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Pr="00A652D3" w:rsidRDefault="00CD28C5"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be selected during the editing process to maintain data accuracy.</w:t>
      </w:r>
    </w:p>
    <w:p w14:paraId="356B4357" w14:textId="77777777" w:rsidR="004D151A" w:rsidRPr="00A652D3" w:rsidRDefault="004D151A" w:rsidP="00AA27B8">
      <w:pPr>
        <w:spacing w:line="360" w:lineRule="auto"/>
        <w:rPr>
          <w:rFonts w:ascii="Times New Roman" w:hAnsi="Times New Roman" w:cs="Times New Roman"/>
          <w:color w:val="000000" w:themeColor="text1"/>
        </w:rPr>
      </w:pPr>
    </w:p>
    <w:p w14:paraId="7A269F1E" w14:textId="77777777" w:rsidR="004D151A" w:rsidRPr="00A652D3" w:rsidRDefault="004D151A"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6B32BB3" w14:textId="7EF2AA1C" w:rsidR="004D151A" w:rsidRPr="00A652D3" w:rsidRDefault="004D151A"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Food Edit)</w:t>
      </w:r>
    </w:p>
    <w:p w14:paraId="12A037CA" w14:textId="77777777" w:rsidR="004D151A" w:rsidRPr="00A652D3" w:rsidRDefault="004D151A" w:rsidP="00AA27B8">
      <w:pPr>
        <w:spacing w:line="360" w:lineRule="auto"/>
        <w:rPr>
          <w:rFonts w:ascii="Times New Roman" w:hAnsi="Times New Roman" w:cs="Times New Roman"/>
          <w:color w:val="000000" w:themeColor="text1"/>
        </w:rPr>
      </w:pPr>
    </w:p>
    <w:p w14:paraId="6620248A" w14:textId="1E171A0D" w:rsidR="004D151A" w:rsidRPr="00A652D3" w:rsidRDefault="004D151A"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FOOD_status</w:t>
      </w:r>
      <w:proofErr w:type="spellEnd"/>
      <w:r w:rsidRPr="00A652D3">
        <w:rPr>
          <w:rFonts w:ascii="Times New Roman" w:hAnsi="Times New Roman" w:cs="Times New Roman"/>
          <w:color w:val="000000" w:themeColor="text1"/>
        </w:rPr>
        <w:t xml:space="preserve"> must be selected.</w:t>
      </w:r>
    </w:p>
    <w:p w14:paraId="65AA4BBC" w14:textId="77777777" w:rsidR="00B81BBA" w:rsidRPr="00A652D3" w:rsidRDefault="00B81BBA" w:rsidP="00AA27B8">
      <w:pPr>
        <w:spacing w:line="360" w:lineRule="auto"/>
        <w:rPr>
          <w:rFonts w:ascii="Times New Roman" w:hAnsi="Times New Roman" w:cs="Times New Roman"/>
          <w:color w:val="000000" w:themeColor="text1"/>
        </w:rPr>
      </w:pPr>
    </w:p>
    <w:p w14:paraId="4B8206C7" w14:textId="154ED7EB" w:rsidR="00830BF0" w:rsidRPr="00A652D3" w:rsidRDefault="00C262EE"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713DE424" w14:textId="4E9C10DE" w:rsidR="00C262EE" w:rsidRPr="00A652D3" w:rsidRDefault="00C262EE"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Staff Edit)</w:t>
      </w:r>
    </w:p>
    <w:p w14:paraId="6E29EC98" w14:textId="77777777" w:rsidR="00830BF0" w:rsidRPr="00A652D3" w:rsidRDefault="00830BF0" w:rsidP="00AA27B8">
      <w:pPr>
        <w:spacing w:line="360" w:lineRule="auto"/>
        <w:rPr>
          <w:rFonts w:ascii="Times New Roman" w:hAnsi="Times New Roman" w:cs="Times New Roman"/>
          <w:color w:val="000000" w:themeColor="text1"/>
        </w:rPr>
      </w:pPr>
    </w:p>
    <w:p w14:paraId="48A4BA76" w14:textId="12A5E60F" w:rsidR="00C262EE" w:rsidRPr="00A652D3" w:rsidRDefault="00846032"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the $POSITION must be selected to maintain data accuracy.</w:t>
      </w:r>
    </w:p>
    <w:p w14:paraId="641122BE" w14:textId="13C5E320" w:rsidR="00846032" w:rsidRPr="00A652D3" w:rsidRDefault="00846032" w:rsidP="00AA27B8">
      <w:pPr>
        <w:spacing w:line="360" w:lineRule="auto"/>
        <w:rPr>
          <w:rFonts w:ascii="Times New Roman" w:hAnsi="Times New Roman" w:cs="Times New Roman"/>
          <w:color w:val="000000" w:themeColor="text1"/>
        </w:rPr>
      </w:pPr>
    </w:p>
    <w:p w14:paraId="5811AEE2" w14:textId="706268ED" w:rsidR="00846032" w:rsidRPr="00A652D3" w:rsidRDefault="00F53AA0"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4476ED" w14:textId="3FC2D283" w:rsidR="00A3076D" w:rsidRPr="00A652D3" w:rsidRDefault="00A3076D"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Table Edit)</w:t>
      </w:r>
    </w:p>
    <w:p w14:paraId="606418E8" w14:textId="77777777" w:rsidR="00A3076D" w:rsidRPr="00A652D3" w:rsidRDefault="00A3076D" w:rsidP="00AA27B8">
      <w:pPr>
        <w:spacing w:line="360" w:lineRule="auto"/>
        <w:rPr>
          <w:rFonts w:ascii="Times New Roman" w:hAnsi="Times New Roman" w:cs="Times New Roman"/>
          <w:color w:val="000000" w:themeColor="text1"/>
        </w:rPr>
      </w:pPr>
    </w:p>
    <w:p w14:paraId="2C560C65" w14:textId="354D3E9D" w:rsidR="00F53AA0" w:rsidRPr="00A652D3" w:rsidRDefault="00D71B20"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STATUS must be selected.</w:t>
      </w:r>
      <w:r w:rsidR="0073704A" w:rsidRPr="00A652D3">
        <w:rPr>
          <w:rFonts w:ascii="Times New Roman" w:hAnsi="Times New Roman" w:cs="Times New Roman"/>
          <w:color w:val="000000" w:themeColor="text1"/>
        </w:rPr>
        <w:br w:type="page"/>
      </w:r>
    </w:p>
    <w:p w14:paraId="1153E3E9" w14:textId="5212C1DB" w:rsidR="00E31199" w:rsidRPr="00A652D3" w:rsidRDefault="00322B6F"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84088ED" w14:textId="79669145" w:rsidR="00733944" w:rsidRPr="00A652D3" w:rsidRDefault="00733944" w:rsidP="00AA27B8">
      <w:pPr>
        <w:pStyle w:val="Caption"/>
        <w:spacing w:after="0" w:line="360" w:lineRule="auto"/>
        <w:jc w:val="center"/>
        <w:rPr>
          <w:rFonts w:ascii="Times New Roman" w:hAnsi="Times New Roman" w:cs="Times New Roman"/>
          <w:b/>
          <w:bCs/>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Profile Edit)</w:t>
      </w:r>
    </w:p>
    <w:p w14:paraId="542FA731" w14:textId="77777777" w:rsidR="00563B6E" w:rsidRPr="00A652D3" w:rsidRDefault="00563B6E" w:rsidP="00AA27B8">
      <w:pPr>
        <w:spacing w:line="360" w:lineRule="auto"/>
        <w:rPr>
          <w:rFonts w:ascii="Times New Roman" w:hAnsi="Times New Roman" w:cs="Times New Roman"/>
          <w:b/>
          <w:bCs/>
          <w:color w:val="000000" w:themeColor="text1"/>
        </w:rPr>
      </w:pPr>
    </w:p>
    <w:p w14:paraId="3DAFFE40" w14:textId="4FAF2720" w:rsidR="00563B6E" w:rsidRPr="00A652D3" w:rsidRDefault="00F31AE6"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w:t>
      </w:r>
      <w:r w:rsidRPr="00A652D3">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Pr="00A652D3" w:rsidRDefault="008D7603" w:rsidP="00AA27B8">
      <w:pPr>
        <w:spacing w:line="360" w:lineRule="auto"/>
        <w:rPr>
          <w:rFonts w:ascii="Times New Roman" w:hAnsi="Times New Roman" w:cs="Times New Roman"/>
          <w:color w:val="000000" w:themeColor="text1"/>
        </w:rPr>
      </w:pPr>
    </w:p>
    <w:p w14:paraId="0E2C195A" w14:textId="2DDD6299" w:rsidR="008D7603" w:rsidRPr="00A652D3" w:rsidRDefault="008D7603"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72079819948073/image.png?ex=65701567&amp;is=655da067&amp;hm=5eedd01ee6f9c84c8564c7488aba9b5d251d66ff75da8b646d19881a0146d4d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rsidRPr="00A652D3">
        <w:rPr>
          <w:rFonts w:ascii="Times New Roman" w:hAnsi="Times New Roman" w:cs="Times New Roman"/>
        </w:rPr>
        <w:fldChar w:fldCharType="end"/>
      </w:r>
    </w:p>
    <w:p w14:paraId="551508F9" w14:textId="00C2F461" w:rsidR="008D7603" w:rsidRPr="00A652D3" w:rsidRDefault="008D7603"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Add)</w:t>
      </w:r>
    </w:p>
    <w:p w14:paraId="39972F30" w14:textId="77777777" w:rsidR="008D7603" w:rsidRPr="00A652D3" w:rsidRDefault="008D7603" w:rsidP="00AA27B8">
      <w:pPr>
        <w:spacing w:line="360" w:lineRule="auto"/>
        <w:rPr>
          <w:rFonts w:ascii="Times New Roman" w:hAnsi="Times New Roman" w:cs="Times New Roman"/>
        </w:rPr>
      </w:pPr>
    </w:p>
    <w:p w14:paraId="52906E25" w14:textId="1C268C4F" w:rsidR="008D7603" w:rsidRPr="00A652D3" w:rsidRDefault="00AD09B6"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CUS_contact</w:t>
      </w:r>
      <w:proofErr w:type="spellEnd"/>
      <w:r w:rsidRPr="00A652D3">
        <w:rPr>
          <w:rFonts w:ascii="Times New Roman" w:hAnsi="Times New Roman" w:cs="Times New Roman"/>
          <w:color w:val="000000" w:themeColor="text1"/>
        </w:rPr>
        <w:t xml:space="preserve"> must be a valid phone number.</w:t>
      </w:r>
    </w:p>
    <w:p w14:paraId="5D44989A" w14:textId="77777777" w:rsidR="00E40FCA" w:rsidRPr="00A652D3" w:rsidRDefault="00E40FCA" w:rsidP="00AA27B8">
      <w:pPr>
        <w:spacing w:line="360" w:lineRule="auto"/>
        <w:rPr>
          <w:rFonts w:ascii="Times New Roman" w:hAnsi="Times New Roman" w:cs="Times New Roman"/>
          <w:color w:val="000000" w:themeColor="text1"/>
        </w:rPr>
      </w:pPr>
    </w:p>
    <w:p w14:paraId="13FD9BBF" w14:textId="3A8FCE62" w:rsidR="0026497B" w:rsidRPr="00A652D3" w:rsidRDefault="0026497B"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39ED67AF" w14:textId="38C47F53" w:rsidR="00E40FCA" w:rsidRPr="00A652D3" w:rsidRDefault="0026497B"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72251031445544/image.png?ex=65701590&amp;is=655da090&amp;hm=c3ddd3bf848f50584cd978f0384021003f31b8b27f2d6ac9f456ab2377e64d4d&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rsidRPr="00A652D3">
        <w:rPr>
          <w:rFonts w:ascii="Times New Roman" w:hAnsi="Times New Roman" w:cs="Times New Roman"/>
        </w:rPr>
        <w:fldChar w:fldCharType="end"/>
      </w:r>
    </w:p>
    <w:p w14:paraId="1AF52A6B" w14:textId="43BD61CD" w:rsidR="0026497B" w:rsidRPr="00A652D3" w:rsidRDefault="0026497B"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Edit)</w:t>
      </w:r>
    </w:p>
    <w:p w14:paraId="3D5C1B2E" w14:textId="77777777" w:rsidR="0026497B" w:rsidRPr="00A652D3" w:rsidRDefault="0026497B" w:rsidP="00AA27B8">
      <w:pPr>
        <w:spacing w:line="360" w:lineRule="auto"/>
        <w:rPr>
          <w:rFonts w:ascii="Times New Roman" w:hAnsi="Times New Roman" w:cs="Times New Roman"/>
        </w:rPr>
      </w:pPr>
    </w:p>
    <w:p w14:paraId="3071DB07" w14:textId="2A04D4C4" w:rsidR="0026497B" w:rsidRPr="00A652D3" w:rsidRDefault="00AF7F7E" w:rsidP="00AA27B8">
      <w:pPr>
        <w:spacing w:line="360" w:lineRule="auto"/>
        <w:rPr>
          <w:rFonts w:ascii="Times New Roman" w:hAnsi="Times New Roman" w:cs="Times New Roman"/>
          <w:color w:val="000000" w:themeColor="text1"/>
        </w:rPr>
      </w:pPr>
      <w:proofErr w:type="gramStart"/>
      <w:r w:rsidRPr="00A652D3">
        <w:rPr>
          <w:rFonts w:ascii="Times New Roman" w:hAnsi="Times New Roman" w:cs="Times New Roman"/>
          <w:color w:val="000000" w:themeColor="text1"/>
        </w:rPr>
        <w:t>Similar to</w:t>
      </w:r>
      <w:proofErr w:type="gramEnd"/>
      <w:r w:rsidRPr="00A652D3">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A652D3" w:rsidRDefault="00563B6E" w:rsidP="00AA27B8">
      <w:pPr>
        <w:spacing w:line="360" w:lineRule="auto"/>
        <w:rPr>
          <w:rFonts w:ascii="Times New Roman" w:hAnsi="Times New Roman" w:cs="Times New Roman"/>
          <w:b/>
          <w:bCs/>
          <w:color w:val="000000" w:themeColor="text1"/>
        </w:rPr>
      </w:pPr>
    </w:p>
    <w:p w14:paraId="15456635" w14:textId="77777777" w:rsidR="00E31199" w:rsidRPr="00A652D3" w:rsidRDefault="00E31199" w:rsidP="00AA27B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p>
    <w:p w14:paraId="723D9F23" w14:textId="77777777" w:rsidR="00A5435F" w:rsidRPr="00A652D3" w:rsidRDefault="00A5435F" w:rsidP="00AA27B8">
      <w:pPr>
        <w:spacing w:line="360" w:lineRule="auto"/>
        <w:rPr>
          <w:rFonts w:ascii="Times New Roman" w:hAnsi="Times New Roman" w:cs="Times New Roman"/>
          <w:b/>
          <w:bCs/>
          <w:color w:val="000000" w:themeColor="text1"/>
        </w:rPr>
      </w:pPr>
    </w:p>
    <w:p w14:paraId="604AC8AA" w14:textId="7F3A10CE" w:rsidR="00A5435F" w:rsidRPr="00A652D3" w:rsidRDefault="00A5435F" w:rsidP="00AA27B8">
      <w:pPr>
        <w:spacing w:line="360" w:lineRule="auto"/>
        <w:rPr>
          <w:rFonts w:ascii="Times New Roman" w:hAnsi="Times New Roman" w:cs="Times New Roman"/>
          <w:b/>
          <w:bCs/>
          <w:color w:val="000000" w:themeColor="text1"/>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229736964106/image.png?ex=6570273c&amp;is=655db23c&amp;hm=af3e7f8e7b4d9e612192d5822bb34b1ea6f7392be1c60f4a72e4cfaf4ee8d45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4329704" wp14:editId="595DD17A">
            <wp:extent cx="6188710" cy="446405"/>
            <wp:effectExtent l="0" t="0" r="0" b="0"/>
            <wp:docPr id="1347273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446405"/>
                    </a:xfrm>
                    <a:prstGeom prst="rect">
                      <a:avLst/>
                    </a:prstGeom>
                    <a:noFill/>
                    <a:ln>
                      <a:noFill/>
                    </a:ln>
                  </pic:spPr>
                </pic:pic>
              </a:graphicData>
            </a:graphic>
          </wp:inline>
        </w:drawing>
      </w:r>
      <w:r w:rsidRPr="00A652D3">
        <w:rPr>
          <w:rFonts w:ascii="Times New Roman" w:hAnsi="Times New Roman" w:cs="Times New Roman"/>
        </w:rPr>
        <w:fldChar w:fldCharType="end"/>
      </w:r>
    </w:p>
    <w:p w14:paraId="58E68356" w14:textId="77777777" w:rsidR="00EC55AA" w:rsidRPr="00A652D3" w:rsidRDefault="00EC55AA"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E49562E" w14:textId="32316492" w:rsidR="00EC55AA" w:rsidRPr="00A652D3" w:rsidRDefault="00EC55AA" w:rsidP="00AA27B8">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5" w:name="_Toc15154656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Password Verification &amp; Hashing</w:t>
      </w:r>
      <w:bookmarkEnd w:id="15"/>
    </w:p>
    <w:p w14:paraId="6C88D87F" w14:textId="77777777" w:rsidR="00EC55AA" w:rsidRPr="00A652D3" w:rsidRDefault="00EC55AA" w:rsidP="00AA27B8">
      <w:pPr>
        <w:spacing w:line="360" w:lineRule="auto"/>
        <w:rPr>
          <w:rFonts w:ascii="Times New Roman" w:hAnsi="Times New Roman" w:cs="Times New Roman"/>
          <w:b/>
          <w:bCs/>
          <w:color w:val="000000" w:themeColor="text1"/>
        </w:rPr>
      </w:pPr>
    </w:p>
    <w:p w14:paraId="2D5B3C1B" w14:textId="77777777" w:rsidR="00EC55AA" w:rsidRPr="00A652D3" w:rsidRDefault="00EC55AA" w:rsidP="00AA27B8">
      <w:pPr>
        <w:spacing w:line="360" w:lineRule="auto"/>
        <w:rPr>
          <w:rFonts w:ascii="Times New Roman" w:hAnsi="Times New Roman" w:cs="Times New Roman"/>
          <w:b/>
          <w:bCs/>
          <w:color w:val="000000" w:themeColor="text1"/>
        </w:rPr>
      </w:pPr>
    </w:p>
    <w:p w14:paraId="7AA07239" w14:textId="77777777" w:rsidR="00EC55AA" w:rsidRPr="00A652D3" w:rsidRDefault="00EC55AA" w:rsidP="00AA27B8">
      <w:pPr>
        <w:spacing w:line="360" w:lineRule="auto"/>
        <w:rPr>
          <w:rFonts w:ascii="Times New Roman" w:hAnsi="Times New Roman" w:cs="Times New Roman"/>
          <w:b/>
          <w:bCs/>
          <w:color w:val="000000" w:themeColor="text1"/>
        </w:rPr>
      </w:pPr>
    </w:p>
    <w:p w14:paraId="04F50624" w14:textId="77777777" w:rsidR="00E31199" w:rsidRPr="00A652D3" w:rsidRDefault="00E31199" w:rsidP="00AA27B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Modifications of SQL Statements</w:t>
      </w:r>
    </w:p>
    <w:p w14:paraId="16076311" w14:textId="77777777" w:rsidR="007B41A1" w:rsidRPr="00A652D3" w:rsidRDefault="007B41A1" w:rsidP="00AA27B8">
      <w:pPr>
        <w:pStyle w:val="ListParagraph"/>
        <w:spacing w:line="360" w:lineRule="auto"/>
        <w:ind w:left="1211"/>
        <w:rPr>
          <w:rFonts w:ascii="Times New Roman" w:hAnsi="Times New Roman" w:cs="Times New Roman"/>
          <w:b/>
          <w:bCs/>
          <w:color w:val="000000" w:themeColor="text1"/>
        </w:rPr>
      </w:pPr>
    </w:p>
    <w:p w14:paraId="00F065CC" w14:textId="082084AA"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17DFBD5"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8166D6" w14:textId="5204CD21"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6" w:name="_Toc15154656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SQL Statement Modifications (</w:t>
      </w:r>
      <w:r w:rsidRPr="00A652D3">
        <w:rPr>
          <w:rFonts w:ascii="Times New Roman" w:hAnsi="Times New Roman" w:cs="Times New Roman"/>
          <w:i w:val="0"/>
          <w:iCs w:val="0"/>
          <w:color w:val="000000" w:themeColor="text1"/>
          <w:sz w:val="24"/>
          <w:szCs w:val="24"/>
        </w:rPr>
        <w:t>Category</w:t>
      </w:r>
      <w:bookmarkEnd w:id="16"/>
      <w:r w:rsidR="006F24F2" w:rsidRPr="00A652D3">
        <w:rPr>
          <w:rFonts w:ascii="Times New Roman" w:hAnsi="Times New Roman" w:cs="Times New Roman"/>
          <w:i w:val="0"/>
          <w:iCs w:val="0"/>
          <w:color w:val="000000" w:themeColor="text1"/>
          <w:sz w:val="24"/>
          <w:szCs w:val="24"/>
        </w:rPr>
        <w:t xml:space="preserve"> Update)</w:t>
      </w:r>
    </w:p>
    <w:p w14:paraId="4352EB45" w14:textId="77777777" w:rsidR="007B41A1" w:rsidRPr="00A652D3" w:rsidRDefault="007B41A1" w:rsidP="00AA27B8">
      <w:pPr>
        <w:spacing w:line="360" w:lineRule="auto"/>
        <w:jc w:val="center"/>
        <w:rPr>
          <w:rFonts w:ascii="Times New Roman" w:hAnsi="Times New Roman" w:cs="Times New Roman"/>
          <w:color w:val="000000" w:themeColor="text1"/>
        </w:rPr>
      </w:pPr>
    </w:p>
    <w:p w14:paraId="7C9C54DC" w14:textId="2F2744B9"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7084D2"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A486BD5" w14:textId="1CA30A66"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 xml:space="preserve">SQL Statement Modifications </w:t>
      </w:r>
      <w:bookmarkEnd w:id="17"/>
      <w:r w:rsidR="006F24F2" w:rsidRPr="00A652D3">
        <w:rPr>
          <w:rFonts w:ascii="Times New Roman" w:hAnsi="Times New Roman" w:cs="Times New Roman"/>
          <w:i w:val="0"/>
          <w:iCs w:val="0"/>
          <w:color w:val="000000" w:themeColor="text1"/>
          <w:sz w:val="24"/>
          <w:szCs w:val="24"/>
        </w:rPr>
        <w:t>(Category Delete)</w:t>
      </w:r>
    </w:p>
    <w:p w14:paraId="20CD897F" w14:textId="77777777" w:rsidR="007B41A1" w:rsidRPr="00A652D3" w:rsidRDefault="007B41A1" w:rsidP="00AA27B8">
      <w:pPr>
        <w:spacing w:line="360" w:lineRule="auto"/>
        <w:rPr>
          <w:rFonts w:ascii="Times New Roman" w:hAnsi="Times New Roman" w:cs="Times New Roman"/>
          <w:color w:val="000000" w:themeColor="text1"/>
        </w:rPr>
      </w:pPr>
    </w:p>
    <w:p w14:paraId="375D8726"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A167C32"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BA75743"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0F0A55CA" w14:textId="2EA1CF69"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B50955" w:rsidRPr="00A652D3">
        <w:rPr>
          <w:rFonts w:ascii="Times New Roman" w:hAnsi="Times New Roman" w:cs="Times New Roman"/>
          <w:i w:val="0"/>
          <w:iCs w:val="0"/>
          <w:color w:val="000000" w:themeColor="text1"/>
          <w:sz w:val="24"/>
          <w:szCs w:val="24"/>
        </w:rPr>
        <w:t xml:space="preserve">SQL Statement Modifications </w:t>
      </w:r>
      <w:r w:rsidR="00B50955" w:rsidRPr="00A652D3">
        <w:rPr>
          <w:rFonts w:ascii="Times New Roman" w:hAnsi="Times New Roman" w:cs="Times New Roman"/>
          <w:i w:val="0"/>
          <w:iCs w:val="0"/>
          <w:color w:val="000000" w:themeColor="text1"/>
          <w:sz w:val="24"/>
          <w:szCs w:val="24"/>
        </w:rPr>
        <w:t>(</w:t>
      </w:r>
      <w:bookmarkEnd w:id="18"/>
      <w:r w:rsidR="00236542" w:rsidRPr="00A652D3">
        <w:rPr>
          <w:rFonts w:ascii="Times New Roman" w:hAnsi="Times New Roman" w:cs="Times New Roman"/>
          <w:i w:val="0"/>
          <w:iCs w:val="0"/>
          <w:color w:val="000000" w:themeColor="text1"/>
          <w:sz w:val="24"/>
          <w:szCs w:val="24"/>
        </w:rPr>
        <w:t>Food Insert</w:t>
      </w:r>
      <w:r w:rsidR="00B50955" w:rsidRPr="00A652D3">
        <w:rPr>
          <w:rFonts w:ascii="Times New Roman" w:hAnsi="Times New Roman" w:cs="Times New Roman"/>
          <w:i w:val="0"/>
          <w:iCs w:val="0"/>
          <w:color w:val="000000" w:themeColor="text1"/>
          <w:sz w:val="24"/>
          <w:szCs w:val="24"/>
        </w:rPr>
        <w:t>)</w:t>
      </w:r>
    </w:p>
    <w:p w14:paraId="5BE38C35" w14:textId="77777777" w:rsidR="007B41A1" w:rsidRPr="00A652D3" w:rsidRDefault="007B41A1" w:rsidP="00AA27B8">
      <w:pPr>
        <w:spacing w:line="360" w:lineRule="auto"/>
        <w:rPr>
          <w:rFonts w:ascii="Times New Roman" w:hAnsi="Times New Roman" w:cs="Times New Roman"/>
          <w:color w:val="000000" w:themeColor="text1"/>
        </w:rPr>
      </w:pPr>
    </w:p>
    <w:p w14:paraId="1A89D7EA"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52CE1F5"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5E54574" w14:textId="6F814D55"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7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555E55" w:rsidRPr="00A652D3">
        <w:rPr>
          <w:rFonts w:ascii="Times New Roman" w:hAnsi="Times New Roman" w:cs="Times New Roman"/>
          <w:i w:val="0"/>
          <w:iCs w:val="0"/>
          <w:color w:val="000000" w:themeColor="text1"/>
          <w:sz w:val="24"/>
          <w:szCs w:val="24"/>
        </w:rPr>
        <w:t xml:space="preserve">SQL Statement Modifications </w:t>
      </w:r>
      <w:r w:rsidR="00555E55" w:rsidRPr="00A652D3">
        <w:rPr>
          <w:rFonts w:ascii="Times New Roman" w:hAnsi="Times New Roman" w:cs="Times New Roman"/>
          <w:i w:val="0"/>
          <w:iCs w:val="0"/>
          <w:color w:val="000000" w:themeColor="text1"/>
          <w:sz w:val="24"/>
          <w:szCs w:val="24"/>
        </w:rPr>
        <w:t>(</w:t>
      </w:r>
      <w:bookmarkEnd w:id="19"/>
      <w:r w:rsidR="00555E55" w:rsidRPr="00A652D3">
        <w:rPr>
          <w:rFonts w:ascii="Times New Roman" w:hAnsi="Times New Roman" w:cs="Times New Roman"/>
          <w:i w:val="0"/>
          <w:iCs w:val="0"/>
          <w:color w:val="000000" w:themeColor="text1"/>
          <w:sz w:val="24"/>
          <w:szCs w:val="24"/>
        </w:rPr>
        <w:t>Food Update)</w:t>
      </w:r>
    </w:p>
    <w:p w14:paraId="401D6A1C" w14:textId="77777777" w:rsidR="007B41A1" w:rsidRPr="00A652D3" w:rsidRDefault="007B41A1" w:rsidP="00AA27B8">
      <w:pPr>
        <w:spacing w:line="360" w:lineRule="auto"/>
        <w:rPr>
          <w:rFonts w:ascii="Times New Roman" w:hAnsi="Times New Roman" w:cs="Times New Roman"/>
          <w:color w:val="000000" w:themeColor="text1"/>
        </w:rPr>
      </w:pPr>
    </w:p>
    <w:p w14:paraId="437C8AB7"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BE26074"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69B110A" w14:textId="1CF18D76"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E05F3E" w:rsidRPr="00A652D3">
        <w:rPr>
          <w:rFonts w:ascii="Times New Roman" w:hAnsi="Times New Roman" w:cs="Times New Roman"/>
          <w:i w:val="0"/>
          <w:iCs w:val="0"/>
          <w:color w:val="000000" w:themeColor="text1"/>
          <w:sz w:val="24"/>
          <w:szCs w:val="24"/>
        </w:rPr>
        <w:t xml:space="preserve">SQL Statement Modifications </w:t>
      </w:r>
      <w:r w:rsidR="00E05F3E" w:rsidRPr="00A652D3">
        <w:rPr>
          <w:rFonts w:ascii="Times New Roman" w:hAnsi="Times New Roman" w:cs="Times New Roman"/>
          <w:i w:val="0"/>
          <w:iCs w:val="0"/>
          <w:color w:val="000000" w:themeColor="text1"/>
          <w:sz w:val="24"/>
          <w:szCs w:val="24"/>
        </w:rPr>
        <w:t>(</w:t>
      </w:r>
      <w:bookmarkEnd w:id="20"/>
      <w:r w:rsidR="00E05F3E" w:rsidRPr="00A652D3">
        <w:rPr>
          <w:rFonts w:ascii="Times New Roman" w:hAnsi="Times New Roman" w:cs="Times New Roman"/>
          <w:i w:val="0"/>
          <w:iCs w:val="0"/>
          <w:color w:val="000000" w:themeColor="text1"/>
          <w:sz w:val="24"/>
          <w:szCs w:val="24"/>
        </w:rPr>
        <w:t>Food Delete)</w:t>
      </w:r>
    </w:p>
    <w:p w14:paraId="276C21E7" w14:textId="77777777" w:rsidR="007B41A1" w:rsidRPr="00A652D3" w:rsidRDefault="007B41A1" w:rsidP="00AA27B8">
      <w:pPr>
        <w:spacing w:line="360" w:lineRule="auto"/>
        <w:rPr>
          <w:rFonts w:ascii="Times New Roman" w:hAnsi="Times New Roman" w:cs="Times New Roman"/>
          <w:color w:val="000000" w:themeColor="text1"/>
        </w:rPr>
      </w:pPr>
    </w:p>
    <w:p w14:paraId="7A5D4FBD" w14:textId="77777777" w:rsidR="007B41A1" w:rsidRPr="00A652D3" w:rsidRDefault="007B41A1" w:rsidP="00AA27B8">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8C90809" w14:textId="25A9CB11" w:rsidR="007B41A1" w:rsidRPr="00A652D3" w:rsidRDefault="007B41A1" w:rsidP="00AA27B8">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32D40" w:rsidRPr="00A652D3">
        <w:rPr>
          <w:rFonts w:ascii="Times New Roman" w:hAnsi="Times New Roman" w:cs="Times New Roman"/>
          <w:i w:val="0"/>
          <w:iCs w:val="0"/>
          <w:color w:val="000000" w:themeColor="text1"/>
          <w:sz w:val="24"/>
          <w:szCs w:val="24"/>
        </w:rPr>
        <w:t>SQL Statement Modificat</w:t>
      </w:r>
      <w:r w:rsidR="00E94B49" w:rsidRPr="00A652D3">
        <w:rPr>
          <w:rFonts w:ascii="Times New Roman" w:hAnsi="Times New Roman" w:cs="Times New Roman"/>
          <w:i w:val="0"/>
          <w:iCs w:val="0"/>
          <w:color w:val="000000" w:themeColor="text1"/>
          <w:sz w:val="24"/>
          <w:szCs w:val="24"/>
        </w:rPr>
        <w:t>i</w:t>
      </w:r>
      <w:r w:rsidR="00432D40" w:rsidRPr="00A652D3">
        <w:rPr>
          <w:rFonts w:ascii="Times New Roman" w:hAnsi="Times New Roman" w:cs="Times New Roman"/>
          <w:i w:val="0"/>
          <w:iCs w:val="0"/>
          <w:color w:val="000000" w:themeColor="text1"/>
          <w:sz w:val="24"/>
          <w:szCs w:val="24"/>
        </w:rPr>
        <w:t>ons (</w:t>
      </w:r>
      <w:r w:rsidRPr="00A652D3">
        <w:rPr>
          <w:rFonts w:ascii="Times New Roman" w:hAnsi="Times New Roman" w:cs="Times New Roman"/>
          <w:i w:val="0"/>
          <w:iCs w:val="0"/>
          <w:color w:val="000000" w:themeColor="text1"/>
          <w:sz w:val="24"/>
          <w:szCs w:val="24"/>
        </w:rPr>
        <w:t>Login Check</w:t>
      </w:r>
      <w:bookmarkEnd w:id="21"/>
      <w:r w:rsidR="00432D40" w:rsidRPr="00A652D3">
        <w:rPr>
          <w:rFonts w:ascii="Times New Roman" w:hAnsi="Times New Roman" w:cs="Times New Roman"/>
          <w:i w:val="0"/>
          <w:iCs w:val="0"/>
          <w:color w:val="000000" w:themeColor="text1"/>
          <w:sz w:val="24"/>
          <w:szCs w:val="24"/>
        </w:rPr>
        <w:t>)</w:t>
      </w:r>
    </w:p>
    <w:p w14:paraId="2D785531" w14:textId="77777777" w:rsidR="005931EA" w:rsidRPr="00A652D3" w:rsidRDefault="005931EA" w:rsidP="00AA27B8">
      <w:pPr>
        <w:spacing w:line="360" w:lineRule="auto"/>
        <w:rPr>
          <w:rFonts w:ascii="Times New Roman" w:hAnsi="Times New Roman" w:cs="Times New Roman"/>
        </w:rPr>
      </w:pPr>
    </w:p>
    <w:p w14:paraId="63D50814" w14:textId="2DC6E221" w:rsidR="005931EA" w:rsidRPr="00A652D3" w:rsidRDefault="005931EA"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392421855272/image.png?ex=65702c0b&amp;is=655db70b&amp;hm=02a25975e9b8a3d941796f4cc455e7b3d1be2634d8ace7b8f594e8ca23f7fd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E514AD8" wp14:editId="76441AD9">
            <wp:extent cx="6188710" cy="2683510"/>
            <wp:effectExtent l="0" t="0" r="0" b="0"/>
            <wp:docPr id="3948282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8710" cy="2683510"/>
                    </a:xfrm>
                    <a:prstGeom prst="rect">
                      <a:avLst/>
                    </a:prstGeom>
                    <a:noFill/>
                    <a:ln>
                      <a:noFill/>
                    </a:ln>
                  </pic:spPr>
                </pic:pic>
              </a:graphicData>
            </a:graphic>
          </wp:inline>
        </w:drawing>
      </w:r>
      <w:r w:rsidRPr="00A652D3">
        <w:rPr>
          <w:rFonts w:ascii="Times New Roman" w:hAnsi="Times New Roman" w:cs="Times New Roman"/>
        </w:rPr>
        <w:fldChar w:fldCharType="end"/>
      </w:r>
    </w:p>
    <w:p w14:paraId="0B1F1EDD" w14:textId="564DF0FE" w:rsidR="005931EA" w:rsidRPr="00A652D3" w:rsidRDefault="005931EA"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Delete)</w:t>
      </w:r>
    </w:p>
    <w:p w14:paraId="5E32E7F8" w14:textId="77777777" w:rsidR="005931EA" w:rsidRPr="00A652D3" w:rsidRDefault="005931EA" w:rsidP="00AA27B8">
      <w:pPr>
        <w:spacing w:line="360" w:lineRule="auto"/>
        <w:rPr>
          <w:rFonts w:ascii="Times New Roman" w:hAnsi="Times New Roman" w:cs="Times New Roman"/>
        </w:rPr>
      </w:pPr>
    </w:p>
    <w:p w14:paraId="4C7B368E" w14:textId="4FA47425" w:rsidR="005931EA" w:rsidRPr="00A652D3" w:rsidRDefault="00317607"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693214489399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0412BCC" wp14:editId="2FD669C5">
            <wp:extent cx="6188710" cy="2483485"/>
            <wp:effectExtent l="0" t="0" r="0" b="5715"/>
            <wp:docPr id="2036526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88710" cy="2483485"/>
                    </a:xfrm>
                    <a:prstGeom prst="rect">
                      <a:avLst/>
                    </a:prstGeom>
                    <a:noFill/>
                    <a:ln>
                      <a:noFill/>
                    </a:ln>
                  </pic:spPr>
                </pic:pic>
              </a:graphicData>
            </a:graphic>
          </wp:inline>
        </w:drawing>
      </w:r>
      <w:r w:rsidRPr="00A652D3">
        <w:rPr>
          <w:rFonts w:ascii="Times New Roman" w:hAnsi="Times New Roman" w:cs="Times New Roman"/>
        </w:rPr>
        <w:fldChar w:fldCharType="end"/>
      </w:r>
    </w:p>
    <w:p w14:paraId="26901EAF" w14:textId="01F5F825" w:rsidR="007070C2" w:rsidRPr="00A652D3" w:rsidRDefault="00317607"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932652400691/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ACEF688" wp14:editId="1CA05023">
            <wp:extent cx="6188710" cy="2295525"/>
            <wp:effectExtent l="0" t="0" r="0" b="3175"/>
            <wp:docPr id="1845973285" name="Picture 28"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973285" name="Picture 28" descr="A computer screen with tex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8710" cy="2295525"/>
                    </a:xfrm>
                    <a:prstGeom prst="rect">
                      <a:avLst/>
                    </a:prstGeom>
                    <a:noFill/>
                    <a:ln>
                      <a:noFill/>
                    </a:ln>
                  </pic:spPr>
                </pic:pic>
              </a:graphicData>
            </a:graphic>
          </wp:inline>
        </w:drawing>
      </w:r>
      <w:r w:rsidRPr="00A652D3">
        <w:rPr>
          <w:rFonts w:ascii="Times New Roman" w:hAnsi="Times New Roman" w:cs="Times New Roman"/>
        </w:rPr>
        <w:fldChar w:fldCharType="end"/>
      </w:r>
    </w:p>
    <w:p w14:paraId="4978E902" w14:textId="63F89044" w:rsidR="00317607" w:rsidRPr="00A652D3" w:rsidRDefault="007070C2"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1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t>
      </w:r>
      <w:r w:rsidR="00DA0D2A" w:rsidRPr="00A652D3">
        <w:rPr>
          <w:rFonts w:ascii="Times New Roman" w:hAnsi="Times New Roman" w:cs="Times New Roman"/>
          <w:i w:val="0"/>
          <w:iCs w:val="0"/>
          <w:color w:val="000000" w:themeColor="text1"/>
          <w:sz w:val="24"/>
          <w:szCs w:val="24"/>
        </w:rPr>
        <w:t>Staff Insert)</w:t>
      </w:r>
    </w:p>
    <w:p w14:paraId="3993B088" w14:textId="77777777" w:rsidR="00317607" w:rsidRPr="00A652D3" w:rsidRDefault="00317607" w:rsidP="00AA27B8">
      <w:pPr>
        <w:spacing w:line="360" w:lineRule="auto"/>
        <w:rPr>
          <w:rFonts w:ascii="Times New Roman" w:hAnsi="Times New Roman" w:cs="Times New Roman"/>
        </w:rPr>
      </w:pPr>
    </w:p>
    <w:p w14:paraId="78FB8439" w14:textId="6F0334D6" w:rsidR="00E85BA3" w:rsidRPr="00A652D3" w:rsidRDefault="00AA74F2"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965376166713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C2E1EC1" wp14:editId="661FDA36">
            <wp:extent cx="6188710" cy="2927350"/>
            <wp:effectExtent l="0" t="0" r="0" b="6350"/>
            <wp:docPr id="1223621471" name="Picture 2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21471" name="Picture 29" descr="A screen shot of a computer pr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2927350"/>
                    </a:xfrm>
                    <a:prstGeom prst="rect">
                      <a:avLst/>
                    </a:prstGeom>
                    <a:noFill/>
                    <a:ln>
                      <a:noFill/>
                    </a:ln>
                  </pic:spPr>
                </pic:pic>
              </a:graphicData>
            </a:graphic>
          </wp:inline>
        </w:drawing>
      </w:r>
      <w:r w:rsidRPr="00A652D3">
        <w:rPr>
          <w:rFonts w:ascii="Times New Roman" w:hAnsi="Times New Roman" w:cs="Times New Roman"/>
        </w:rPr>
        <w:fldChar w:fldCharType="end"/>
      </w:r>
    </w:p>
    <w:p w14:paraId="7921391D" w14:textId="4DC35117" w:rsidR="004C1E09" w:rsidRPr="00A652D3" w:rsidRDefault="00AA74F2"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Update)</w:t>
      </w:r>
    </w:p>
    <w:p w14:paraId="508C4B7D" w14:textId="77777777" w:rsidR="00AA74F2" w:rsidRPr="00A652D3" w:rsidRDefault="00AA74F2" w:rsidP="00AA27B8">
      <w:pPr>
        <w:spacing w:line="360" w:lineRule="auto"/>
        <w:rPr>
          <w:rFonts w:ascii="Times New Roman" w:hAnsi="Times New Roman" w:cs="Times New Roman"/>
        </w:rPr>
      </w:pPr>
    </w:p>
    <w:p w14:paraId="2784EDF9" w14:textId="1ABE1A23" w:rsidR="007F734E" w:rsidRPr="00A652D3" w:rsidRDefault="001000BB"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508690600027/image.png?ex=65704818&amp;is=655dd318&amp;hm=49e29ef84e29b110615a8f413612624d0d39a0899dff3b649de16b25b67dce0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9493F0" wp14:editId="7C6A72AC">
            <wp:extent cx="6188710" cy="3795395"/>
            <wp:effectExtent l="0" t="0" r="0" b="1905"/>
            <wp:docPr id="286794976" name="Picture 3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4976" name="Picture 30" descr="A screen shot of a computer pr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8710" cy="3795395"/>
                    </a:xfrm>
                    <a:prstGeom prst="rect">
                      <a:avLst/>
                    </a:prstGeom>
                    <a:noFill/>
                    <a:ln>
                      <a:noFill/>
                    </a:ln>
                  </pic:spPr>
                </pic:pic>
              </a:graphicData>
            </a:graphic>
          </wp:inline>
        </w:drawing>
      </w:r>
      <w:r w:rsidRPr="00A652D3">
        <w:rPr>
          <w:rFonts w:ascii="Times New Roman" w:hAnsi="Times New Roman" w:cs="Times New Roman"/>
        </w:rPr>
        <w:fldChar w:fldCharType="end"/>
      </w:r>
    </w:p>
    <w:p w14:paraId="59A035F8" w14:textId="798CA246" w:rsidR="001000BB" w:rsidRPr="00A652D3" w:rsidRDefault="001000BB"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Delete)</w:t>
      </w:r>
    </w:p>
    <w:p w14:paraId="10EB0392" w14:textId="77777777" w:rsidR="001000BB" w:rsidRPr="00A652D3" w:rsidRDefault="001000BB" w:rsidP="00AA27B8">
      <w:pPr>
        <w:spacing w:line="360" w:lineRule="auto"/>
        <w:rPr>
          <w:rFonts w:ascii="Times New Roman" w:hAnsi="Times New Roman" w:cs="Times New Roman"/>
        </w:rPr>
      </w:pPr>
    </w:p>
    <w:p w14:paraId="2119A4F8" w14:textId="54FAA585" w:rsidR="001000BB" w:rsidRPr="00A652D3" w:rsidRDefault="009D05AD"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708972802148/image.png?ex=65704847&amp;is=655dd347&amp;hm=217ae979e4108a5165bab60bc5c63872ae03e65ebf5faa37129fd79e5c47f13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9833082" wp14:editId="1E91A884">
            <wp:extent cx="6188710" cy="1396365"/>
            <wp:effectExtent l="0" t="0" r="0" b="635"/>
            <wp:docPr id="1315350793" name="Picture 3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50793" name="Picture 31" descr="A computer screen shot of a black background with white 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8710" cy="1396365"/>
                    </a:xfrm>
                    <a:prstGeom prst="rect">
                      <a:avLst/>
                    </a:prstGeom>
                    <a:noFill/>
                    <a:ln>
                      <a:noFill/>
                    </a:ln>
                  </pic:spPr>
                </pic:pic>
              </a:graphicData>
            </a:graphic>
          </wp:inline>
        </w:drawing>
      </w:r>
      <w:r w:rsidRPr="00A652D3">
        <w:rPr>
          <w:rFonts w:ascii="Times New Roman" w:hAnsi="Times New Roman" w:cs="Times New Roman"/>
        </w:rPr>
        <w:fldChar w:fldCharType="end"/>
      </w:r>
    </w:p>
    <w:p w14:paraId="35C6287E" w14:textId="347E746B" w:rsidR="009D05AD" w:rsidRPr="00A652D3" w:rsidRDefault="009D05AD"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26709341909002/image.png?ex=65704847&amp;is=655dd347&amp;hm=3787af185c766109cd7eaf2196c5724a99ada92fc58d0f9a361e158c6fcba94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59B7CEBF" wp14:editId="5B06F1FE">
            <wp:extent cx="6188710" cy="3477260"/>
            <wp:effectExtent l="0" t="0" r="0" b="2540"/>
            <wp:docPr id="17687315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8710" cy="3477260"/>
                    </a:xfrm>
                    <a:prstGeom prst="rect">
                      <a:avLst/>
                    </a:prstGeom>
                    <a:noFill/>
                    <a:ln>
                      <a:noFill/>
                    </a:ln>
                  </pic:spPr>
                </pic:pic>
              </a:graphicData>
            </a:graphic>
          </wp:inline>
        </w:drawing>
      </w:r>
      <w:r w:rsidRPr="00A652D3">
        <w:rPr>
          <w:rFonts w:ascii="Times New Roman" w:hAnsi="Times New Roman" w:cs="Times New Roman"/>
        </w:rPr>
        <w:fldChar w:fldCharType="end"/>
      </w:r>
    </w:p>
    <w:p w14:paraId="58CC9794" w14:textId="7209E52A" w:rsidR="009D05AD" w:rsidRPr="00A652D3" w:rsidRDefault="009D05AD"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Update)</w:t>
      </w:r>
    </w:p>
    <w:p w14:paraId="6C7E298F" w14:textId="77777777" w:rsidR="00AA74F2" w:rsidRPr="00A652D3" w:rsidRDefault="00AA74F2" w:rsidP="00AA27B8">
      <w:pPr>
        <w:spacing w:line="360" w:lineRule="auto"/>
        <w:rPr>
          <w:rFonts w:ascii="Times New Roman" w:hAnsi="Times New Roman" w:cs="Times New Roman"/>
        </w:rPr>
      </w:pPr>
    </w:p>
    <w:p w14:paraId="25DC5BDC" w14:textId="20E15E3F" w:rsidR="00D230B6" w:rsidRPr="00A652D3" w:rsidRDefault="001B2C21"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949453226004/image.png?ex=65704881&amp;is=655dd381&amp;hm=ef3f10c154b38baf2b2e20bef6c0c1adac6f885dfcb26e715b568fffeb3c6ba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F387F66" wp14:editId="69C76101">
            <wp:extent cx="6188710" cy="3924935"/>
            <wp:effectExtent l="0" t="0" r="0" b="0"/>
            <wp:docPr id="571188227" name="Picture 3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88227" name="Picture 33" descr="A screen shot of a computer pr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88710" cy="3924935"/>
                    </a:xfrm>
                    <a:prstGeom prst="rect">
                      <a:avLst/>
                    </a:prstGeom>
                    <a:noFill/>
                    <a:ln>
                      <a:noFill/>
                    </a:ln>
                  </pic:spPr>
                </pic:pic>
              </a:graphicData>
            </a:graphic>
          </wp:inline>
        </w:drawing>
      </w:r>
      <w:r w:rsidRPr="00A652D3">
        <w:rPr>
          <w:rFonts w:ascii="Times New Roman" w:hAnsi="Times New Roman" w:cs="Times New Roman"/>
        </w:rPr>
        <w:fldChar w:fldCharType="end"/>
      </w:r>
    </w:p>
    <w:p w14:paraId="15F5687D" w14:textId="1AE389DA" w:rsidR="001B2C21" w:rsidRPr="00A652D3" w:rsidRDefault="001B2C21"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Insert)</w:t>
      </w:r>
    </w:p>
    <w:p w14:paraId="236A3F62" w14:textId="77777777" w:rsidR="001B2C21" w:rsidRPr="00A652D3" w:rsidRDefault="001B2C21" w:rsidP="00AA27B8">
      <w:pPr>
        <w:spacing w:line="360" w:lineRule="auto"/>
        <w:rPr>
          <w:rFonts w:ascii="Times New Roman" w:hAnsi="Times New Roman" w:cs="Times New Roman"/>
        </w:rPr>
      </w:pPr>
    </w:p>
    <w:p w14:paraId="40DE0ABF" w14:textId="21562D16" w:rsidR="009D05AD" w:rsidRPr="00A652D3" w:rsidRDefault="00234106"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0215440322591/image.png?ex=65704b8b&amp;is=655dd68b&amp;hm=980986d9f1bd7dee85af45be75e9bb6e93b759eff2ad3d41ab45573f37709c62&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2FEC0B5" wp14:editId="03885CA1">
            <wp:extent cx="6188710" cy="3745230"/>
            <wp:effectExtent l="0" t="0" r="0" b="1270"/>
            <wp:docPr id="1659694230" name="Picture 34"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94230" name="Picture 34" descr="A computer screen shot of a program cod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8710" cy="3745230"/>
                    </a:xfrm>
                    <a:prstGeom prst="rect">
                      <a:avLst/>
                    </a:prstGeom>
                    <a:noFill/>
                    <a:ln>
                      <a:noFill/>
                    </a:ln>
                  </pic:spPr>
                </pic:pic>
              </a:graphicData>
            </a:graphic>
          </wp:inline>
        </w:drawing>
      </w:r>
      <w:r w:rsidRPr="00A652D3">
        <w:rPr>
          <w:rFonts w:ascii="Times New Roman" w:hAnsi="Times New Roman" w:cs="Times New Roman"/>
        </w:rPr>
        <w:fldChar w:fldCharType="end"/>
      </w:r>
    </w:p>
    <w:p w14:paraId="2EBEE45D" w14:textId="48D72172" w:rsidR="00234106" w:rsidRPr="00A652D3" w:rsidRDefault="00234106"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Delete)</w:t>
      </w:r>
    </w:p>
    <w:p w14:paraId="2786FE5E" w14:textId="77777777" w:rsidR="00234106" w:rsidRPr="00A652D3" w:rsidRDefault="00234106" w:rsidP="00AA27B8">
      <w:pPr>
        <w:spacing w:line="360" w:lineRule="auto"/>
        <w:rPr>
          <w:rFonts w:ascii="Times New Roman" w:hAnsi="Times New Roman" w:cs="Times New Roman"/>
        </w:rPr>
      </w:pPr>
    </w:p>
    <w:p w14:paraId="268ECCE1" w14:textId="6A58779F" w:rsidR="00234106" w:rsidRPr="00A652D3" w:rsidRDefault="005A7C9C"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30398232268870/image.png?ex=65704bb7&amp;is=655dd6b7&amp;hm=d95d9a06873628d0b47440c9077cf69ee13d8b3b0a23ea912885418c95ecd2c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A1AF71D" wp14:editId="27D9D1F5">
            <wp:extent cx="6188710" cy="3831590"/>
            <wp:effectExtent l="0" t="0" r="0" b="3810"/>
            <wp:docPr id="1454270283" name="Picture 3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70283" name="Picture 35" descr="A screen shot of a computer pr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8710" cy="3831590"/>
                    </a:xfrm>
                    <a:prstGeom prst="rect">
                      <a:avLst/>
                    </a:prstGeom>
                    <a:noFill/>
                    <a:ln>
                      <a:noFill/>
                    </a:ln>
                  </pic:spPr>
                </pic:pic>
              </a:graphicData>
            </a:graphic>
          </wp:inline>
        </w:drawing>
      </w:r>
      <w:r w:rsidRPr="00A652D3">
        <w:rPr>
          <w:rFonts w:ascii="Times New Roman" w:hAnsi="Times New Roman" w:cs="Times New Roman"/>
        </w:rPr>
        <w:fldChar w:fldCharType="end"/>
      </w:r>
    </w:p>
    <w:p w14:paraId="058B7E8C" w14:textId="4C48726F" w:rsidR="005A7C9C" w:rsidRPr="00A652D3" w:rsidRDefault="005A7C9C"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Update)</w:t>
      </w:r>
    </w:p>
    <w:p w14:paraId="4E0F206A" w14:textId="77777777" w:rsidR="005A7C9C" w:rsidRPr="00A652D3" w:rsidRDefault="005A7C9C" w:rsidP="00AA27B8">
      <w:pPr>
        <w:spacing w:line="360" w:lineRule="auto"/>
        <w:rPr>
          <w:rFonts w:ascii="Times New Roman" w:hAnsi="Times New Roman" w:cs="Times New Roman"/>
        </w:rPr>
      </w:pPr>
    </w:p>
    <w:p w14:paraId="07A249CB" w14:textId="1D30D163" w:rsidR="005A7C9C" w:rsidRPr="00A652D3" w:rsidRDefault="005543EF"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2774397755422/image.png?ex=65704ded&amp;is=655dd8ed&amp;hm=0f24879f43011ccb8fd2ac239485c77a3f147d59fe5c0b821fd45cca55b62ac1&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9F4D77A" wp14:editId="4D2EF319">
            <wp:extent cx="6188710" cy="2600325"/>
            <wp:effectExtent l="0" t="0" r="0" b="3175"/>
            <wp:docPr id="1534108364" name="Picture 3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08364" name="Picture 36" descr="A screen shot of a computer pr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88710" cy="2600325"/>
                    </a:xfrm>
                    <a:prstGeom prst="rect">
                      <a:avLst/>
                    </a:prstGeom>
                    <a:noFill/>
                    <a:ln>
                      <a:noFill/>
                    </a:ln>
                  </pic:spPr>
                </pic:pic>
              </a:graphicData>
            </a:graphic>
          </wp:inline>
        </w:drawing>
      </w:r>
      <w:r w:rsidRPr="00A652D3">
        <w:rPr>
          <w:rFonts w:ascii="Times New Roman" w:hAnsi="Times New Roman" w:cs="Times New Roman"/>
        </w:rPr>
        <w:fldChar w:fldCharType="end"/>
      </w:r>
    </w:p>
    <w:p w14:paraId="723D5A61" w14:textId="033273CA" w:rsidR="005543EF" w:rsidRPr="00A652D3" w:rsidRDefault="005543EF"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Insert)</w:t>
      </w:r>
    </w:p>
    <w:p w14:paraId="295BD232" w14:textId="77777777" w:rsidR="0075512B" w:rsidRPr="00A652D3" w:rsidRDefault="0075512B" w:rsidP="00AA27B8">
      <w:pPr>
        <w:spacing w:line="360" w:lineRule="auto"/>
        <w:rPr>
          <w:rFonts w:ascii="Times New Roman" w:hAnsi="Times New Roman" w:cs="Times New Roman"/>
        </w:rPr>
      </w:pPr>
    </w:p>
    <w:p w14:paraId="5638B44A" w14:textId="0C36966D" w:rsidR="00613AFD" w:rsidRPr="00A652D3" w:rsidRDefault="004D6E66"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266364006441/image.png?ex=65706d1f&amp;is=655df81f&amp;hm=aec5ec37990b06bb8a20bd5f00ef1f105d04865a82a204f548544ff22a3adeb6&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0797846C" wp14:editId="7C02A310">
            <wp:extent cx="6188710" cy="3850005"/>
            <wp:effectExtent l="0" t="0" r="0" b="0"/>
            <wp:docPr id="864688614" name="Picture 37"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88614" name="Picture 37" descr="A computer screen shot of a program code&#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88710" cy="3850005"/>
                    </a:xfrm>
                    <a:prstGeom prst="rect">
                      <a:avLst/>
                    </a:prstGeom>
                    <a:noFill/>
                    <a:ln>
                      <a:noFill/>
                    </a:ln>
                  </pic:spPr>
                </pic:pic>
              </a:graphicData>
            </a:graphic>
          </wp:inline>
        </w:drawing>
      </w:r>
      <w:r w:rsidRPr="00A652D3">
        <w:rPr>
          <w:rFonts w:ascii="Times New Roman" w:hAnsi="Times New Roman" w:cs="Times New Roman"/>
        </w:rPr>
        <w:fldChar w:fldCharType="end"/>
      </w:r>
    </w:p>
    <w:p w14:paraId="106C4283" w14:textId="0B5C4977" w:rsidR="004D6E66" w:rsidRPr="00A652D3" w:rsidRDefault="004D6E66"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Delete)</w:t>
      </w:r>
    </w:p>
    <w:p w14:paraId="509962B2" w14:textId="77777777" w:rsidR="004D6E66" w:rsidRPr="00A652D3" w:rsidRDefault="004D6E66" w:rsidP="00AA27B8">
      <w:pPr>
        <w:spacing w:line="360" w:lineRule="auto"/>
        <w:rPr>
          <w:rFonts w:ascii="Times New Roman" w:hAnsi="Times New Roman" w:cs="Times New Roman"/>
        </w:rPr>
      </w:pPr>
    </w:p>
    <w:p w14:paraId="7913D2F2" w14:textId="590A6F2E" w:rsidR="004D6E66" w:rsidRPr="00A652D3" w:rsidRDefault="004D6E66"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6387810070618/image.png?ex=65706d3b&amp;is=655df83b&amp;hm=f3b2ef502a460d30465b6574c79529c7b8f982ccb1b53d041a6631a0fd3036e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929DE2E" wp14:editId="6C06B995">
            <wp:extent cx="6188710" cy="2781300"/>
            <wp:effectExtent l="0" t="0" r="0" b="0"/>
            <wp:docPr id="124433607" name="Picture 3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3607" name="Picture 38" descr="A computer screen shot of tex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8710" cy="2781300"/>
                    </a:xfrm>
                    <a:prstGeom prst="rect">
                      <a:avLst/>
                    </a:prstGeom>
                    <a:noFill/>
                    <a:ln>
                      <a:noFill/>
                    </a:ln>
                  </pic:spPr>
                </pic:pic>
              </a:graphicData>
            </a:graphic>
          </wp:inline>
        </w:drawing>
      </w:r>
      <w:r w:rsidRPr="00A652D3">
        <w:rPr>
          <w:rFonts w:ascii="Times New Roman" w:hAnsi="Times New Roman" w:cs="Times New Roman"/>
        </w:rPr>
        <w:fldChar w:fldCharType="end"/>
      </w:r>
    </w:p>
    <w:p w14:paraId="376295A3" w14:textId="5302EEA0" w:rsidR="00800459" w:rsidRPr="00A652D3" w:rsidRDefault="00800459"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Insert)</w:t>
      </w:r>
    </w:p>
    <w:p w14:paraId="530A12B3" w14:textId="6CDF9189" w:rsidR="004D6E66" w:rsidRPr="00A652D3" w:rsidRDefault="004D6E66" w:rsidP="00AA27B8">
      <w:pPr>
        <w:spacing w:line="360" w:lineRule="auto"/>
        <w:rPr>
          <w:rFonts w:ascii="Times New Roman" w:hAnsi="Times New Roman" w:cs="Times New Roman"/>
        </w:rPr>
      </w:pPr>
    </w:p>
    <w:p w14:paraId="6C1DF6A5" w14:textId="30588B18" w:rsidR="004D6E66" w:rsidRPr="00A652D3" w:rsidRDefault="004D6E66"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374757888/image.png?ex=65706d74&amp;is=655df874&amp;hm=b24d118aaf10f929b212837f73d85d3091dfe81a81c9083ef2aafa814dd3e1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5034EAC" wp14:editId="340E8D94">
            <wp:extent cx="6188016" cy="1608667"/>
            <wp:effectExtent l="0" t="0" r="0" b="4445"/>
            <wp:docPr id="1180506825" name="Picture 3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06825" name="Picture 39" descr="A black background with white 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81256" cy="1632906"/>
                    </a:xfrm>
                    <a:prstGeom prst="rect">
                      <a:avLst/>
                    </a:prstGeom>
                    <a:noFill/>
                    <a:ln>
                      <a:noFill/>
                    </a:ln>
                  </pic:spPr>
                </pic:pic>
              </a:graphicData>
            </a:graphic>
          </wp:inline>
        </w:drawing>
      </w:r>
      <w:r w:rsidRPr="00A652D3">
        <w:rPr>
          <w:rFonts w:ascii="Times New Roman" w:hAnsi="Times New Roman" w:cs="Times New Roman"/>
        </w:rPr>
        <w:fldChar w:fldCharType="end"/>
      </w:r>
    </w:p>
    <w:p w14:paraId="69CCF0E3" w14:textId="4E41B126" w:rsidR="004D6E66" w:rsidRPr="00A652D3" w:rsidRDefault="004D6E66"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613845635/image.png?ex=65706d74&amp;is=655df874&amp;hm=1b58035c73b1784044ae1c740355dec7d45dc977b409ef0b94d97b8402ae60e0&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8E32238" wp14:editId="22FFE6B0">
            <wp:extent cx="6188710" cy="3347720"/>
            <wp:effectExtent l="0" t="0" r="0" b="5080"/>
            <wp:docPr id="30185630" name="Picture 4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630" name="Picture 40" descr="A screen shot of a computer pro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88710" cy="3347720"/>
                    </a:xfrm>
                    <a:prstGeom prst="rect">
                      <a:avLst/>
                    </a:prstGeom>
                    <a:noFill/>
                    <a:ln>
                      <a:noFill/>
                    </a:ln>
                  </pic:spPr>
                </pic:pic>
              </a:graphicData>
            </a:graphic>
          </wp:inline>
        </w:drawing>
      </w:r>
      <w:r w:rsidRPr="00A652D3">
        <w:rPr>
          <w:rFonts w:ascii="Times New Roman" w:hAnsi="Times New Roman" w:cs="Times New Roman"/>
        </w:rPr>
        <w:fldChar w:fldCharType="end"/>
      </w:r>
    </w:p>
    <w:p w14:paraId="5599D578" w14:textId="0DF0A3D8" w:rsidR="005543EF" w:rsidRPr="00A652D3" w:rsidRDefault="00DD3162"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2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Update)</w:t>
      </w:r>
      <w:r w:rsidR="00957408" w:rsidRPr="00A652D3">
        <w:rPr>
          <w:rFonts w:ascii="Times New Roman" w:hAnsi="Times New Roman" w:cs="Times New Roman"/>
          <w:i w:val="0"/>
          <w:iCs w:val="0"/>
          <w:color w:val="000000" w:themeColor="text1"/>
          <w:sz w:val="24"/>
          <w:szCs w:val="24"/>
        </w:rPr>
        <w:br w:type="page"/>
      </w:r>
    </w:p>
    <w:p w14:paraId="3E7B3E43" w14:textId="5166E7AA" w:rsidR="00A82AFA" w:rsidRPr="00A652D3" w:rsidRDefault="000A4537"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7788913119273/image.png?ex=65706e8a&amp;is=655df98a&amp;hm=8f77632f4d29b6ae4c892fd2a0c4300e6c408e964bcf3dfc57e91d78427dff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1725B48" wp14:editId="4BDF5258">
            <wp:extent cx="6188710" cy="2648585"/>
            <wp:effectExtent l="0" t="0" r="0" b="5715"/>
            <wp:docPr id="928267393" name="Picture 4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267393" name="Picture 41" descr="A computer screen shot of tex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8710" cy="2648585"/>
                    </a:xfrm>
                    <a:prstGeom prst="rect">
                      <a:avLst/>
                    </a:prstGeom>
                    <a:noFill/>
                    <a:ln>
                      <a:noFill/>
                    </a:ln>
                  </pic:spPr>
                </pic:pic>
              </a:graphicData>
            </a:graphic>
          </wp:inline>
        </w:drawing>
      </w:r>
      <w:r w:rsidRPr="00A652D3">
        <w:rPr>
          <w:rFonts w:ascii="Times New Roman" w:hAnsi="Times New Roman" w:cs="Times New Roman"/>
        </w:rPr>
        <w:fldChar w:fldCharType="end"/>
      </w:r>
    </w:p>
    <w:p w14:paraId="63454A6D" w14:textId="62B5CA22" w:rsidR="000A4537" w:rsidRPr="00A652D3" w:rsidRDefault="000A4537"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Insert)</w:t>
      </w:r>
    </w:p>
    <w:p w14:paraId="41DE6306" w14:textId="77777777" w:rsidR="00A82AFA" w:rsidRPr="00A652D3" w:rsidRDefault="00A82AFA" w:rsidP="00AA27B8">
      <w:pPr>
        <w:spacing w:line="360" w:lineRule="auto"/>
        <w:rPr>
          <w:rFonts w:ascii="Times New Roman" w:hAnsi="Times New Roman" w:cs="Times New Roman"/>
        </w:rPr>
      </w:pPr>
    </w:p>
    <w:p w14:paraId="48B5E3EC" w14:textId="39DE34E8" w:rsidR="000A4537" w:rsidRPr="00A652D3" w:rsidRDefault="00AC57FC"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084036931645/image.png?ex=65706ed0&amp;is=655df9d0&amp;hm=cd7b8c0215d7b50496b935abfcbc82f70f6404660348d621a01686764eddecb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DA2FF0" wp14:editId="4DE0886A">
            <wp:extent cx="6188710" cy="3321050"/>
            <wp:effectExtent l="0" t="0" r="0" b="6350"/>
            <wp:docPr id="1868553276"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553276" name="Picture 42" descr="A screen shot of a computer pr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88710" cy="3321050"/>
                    </a:xfrm>
                    <a:prstGeom prst="rect">
                      <a:avLst/>
                    </a:prstGeom>
                    <a:noFill/>
                    <a:ln>
                      <a:noFill/>
                    </a:ln>
                  </pic:spPr>
                </pic:pic>
              </a:graphicData>
            </a:graphic>
          </wp:inline>
        </w:drawing>
      </w:r>
      <w:r w:rsidRPr="00A652D3">
        <w:rPr>
          <w:rFonts w:ascii="Times New Roman" w:hAnsi="Times New Roman" w:cs="Times New Roman"/>
        </w:rPr>
        <w:fldChar w:fldCharType="end"/>
      </w:r>
    </w:p>
    <w:p w14:paraId="54453597" w14:textId="2AC18EA4" w:rsidR="00AC57FC" w:rsidRPr="00A652D3" w:rsidRDefault="00AC57FC"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Update)</w:t>
      </w:r>
    </w:p>
    <w:p w14:paraId="54B956F4" w14:textId="77777777" w:rsidR="00AC57FC" w:rsidRPr="00A652D3" w:rsidRDefault="00AC57FC" w:rsidP="00AA27B8">
      <w:pPr>
        <w:spacing w:line="360" w:lineRule="auto"/>
        <w:rPr>
          <w:rFonts w:ascii="Times New Roman" w:hAnsi="Times New Roman" w:cs="Times New Roman"/>
        </w:rPr>
      </w:pPr>
    </w:p>
    <w:p w14:paraId="578354D3" w14:textId="311A0C40" w:rsidR="00AC57FC" w:rsidRPr="00A652D3" w:rsidRDefault="00821E99" w:rsidP="00AA27B8">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8347795734548/image.png?ex=65706f0f&amp;is=655dfa0f&amp;hm=3e0994cb8c364618a32bb7ddb117cad0954cd65fb38a1208f4a3076f9a80a9fa&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63CB82" wp14:editId="7EAC3FD7">
            <wp:extent cx="6188710" cy="3855720"/>
            <wp:effectExtent l="0" t="0" r="0" b="5080"/>
            <wp:docPr id="1197059432" name="Picture 4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59432" name="Picture 43" descr="A screen shot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8710" cy="3855720"/>
                    </a:xfrm>
                    <a:prstGeom prst="rect">
                      <a:avLst/>
                    </a:prstGeom>
                    <a:noFill/>
                    <a:ln>
                      <a:noFill/>
                    </a:ln>
                  </pic:spPr>
                </pic:pic>
              </a:graphicData>
            </a:graphic>
          </wp:inline>
        </w:drawing>
      </w:r>
      <w:r w:rsidRPr="00A652D3">
        <w:rPr>
          <w:rFonts w:ascii="Times New Roman" w:hAnsi="Times New Roman" w:cs="Times New Roman"/>
        </w:rPr>
        <w:fldChar w:fldCharType="end"/>
      </w:r>
    </w:p>
    <w:p w14:paraId="7F252CE0" w14:textId="1826507D" w:rsidR="00821E99" w:rsidRPr="00A652D3" w:rsidRDefault="00821E99"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348059988049/image.png?ex=65706f0f&amp;is=655dfa0f&amp;hm=8b98a73dc2da85c23276d91c0bf5585d00b54c78489b90e82092498d2832e0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BF05929" wp14:editId="0A1664D1">
            <wp:extent cx="6188710" cy="2511425"/>
            <wp:effectExtent l="0" t="0" r="0" b="3175"/>
            <wp:docPr id="810173504" name="Picture 4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73504" name="Picture 44" descr="A screen shot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8710" cy="2511425"/>
                    </a:xfrm>
                    <a:prstGeom prst="rect">
                      <a:avLst/>
                    </a:prstGeom>
                    <a:noFill/>
                    <a:ln>
                      <a:noFill/>
                    </a:ln>
                  </pic:spPr>
                </pic:pic>
              </a:graphicData>
            </a:graphic>
          </wp:inline>
        </w:drawing>
      </w:r>
      <w:r w:rsidRPr="00A652D3">
        <w:rPr>
          <w:rFonts w:ascii="Times New Roman" w:hAnsi="Times New Roman" w:cs="Times New Roman"/>
        </w:rPr>
        <w:fldChar w:fldCharType="end"/>
      </w:r>
    </w:p>
    <w:p w14:paraId="11C8CCE8" w14:textId="0A407832" w:rsidR="00821E99" w:rsidRPr="00A652D3" w:rsidRDefault="00821E99" w:rsidP="00AA27B8">
      <w:pPr>
        <w:pStyle w:val="Caption"/>
        <w:spacing w:after="0" w:line="360" w:lineRule="auto"/>
        <w:jc w:val="center"/>
        <w:rPr>
          <w:rFonts w:ascii="Times New Roman" w:hAnsi="Times New Roman" w:cs="Times New Roman"/>
          <w:i w:val="0"/>
          <w:iCs w:val="0"/>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Delete)</w:t>
      </w:r>
    </w:p>
    <w:p w14:paraId="7F245DC2" w14:textId="77777777" w:rsidR="000A4537" w:rsidRPr="00A652D3" w:rsidRDefault="000A4537" w:rsidP="00AA27B8">
      <w:pPr>
        <w:spacing w:line="360" w:lineRule="auto"/>
        <w:rPr>
          <w:rFonts w:ascii="Times New Roman" w:hAnsi="Times New Roman" w:cs="Times New Roman"/>
        </w:rPr>
      </w:pPr>
    </w:p>
    <w:p w14:paraId="2E14CC08" w14:textId="4108617E" w:rsidR="00DC6F8A" w:rsidRPr="00A652D3" w:rsidRDefault="0062066F" w:rsidP="00AA27B8">
      <w:pPr>
        <w:spacing w:line="360" w:lineRule="auto"/>
        <w:jc w:val="center"/>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1478035546122/image.png?ex=65702778&amp;is=655db278&amp;hm=dbaa51dfb71627eb42cb0d16783e3d66743b5da2d45651966466846c582a753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F452241" wp14:editId="7CAFDF9B">
            <wp:extent cx="6191885" cy="2540411"/>
            <wp:effectExtent l="0" t="0" r="0" b="0"/>
            <wp:docPr id="134964602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46028" name="Picture 45"/>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6244750" cy="2562101"/>
                    </a:xfrm>
                    <a:prstGeom prst="rect">
                      <a:avLst/>
                    </a:prstGeom>
                    <a:noFill/>
                    <a:ln>
                      <a:noFill/>
                    </a:ln>
                  </pic:spPr>
                </pic:pic>
              </a:graphicData>
            </a:graphic>
          </wp:inline>
        </w:drawing>
      </w:r>
      <w:r w:rsidRPr="00A652D3">
        <w:rPr>
          <w:rFonts w:ascii="Times New Roman" w:hAnsi="Times New Roman" w:cs="Times New Roman"/>
        </w:rPr>
        <w:fldChar w:fldCharType="end"/>
      </w:r>
    </w:p>
    <w:p w14:paraId="47EF441B" w14:textId="6C1BDD55" w:rsidR="0062066F" w:rsidRPr="00A652D3" w:rsidRDefault="0062066F" w:rsidP="00AA27B8">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478249459813/image.png?ex=65702778&amp;is=655db278&amp;hm=b327323c1556ec177bc7179e078b9fe4d0111551795d402313e24bba1bf6363e&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3A2207" wp14:editId="347E4B4F">
            <wp:extent cx="6188710" cy="2322830"/>
            <wp:effectExtent l="0" t="0" r="0" b="1270"/>
            <wp:docPr id="221587783" name="Picture 4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87783" name="Picture 46" descr="A screen shot of a computer pr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8710" cy="2322830"/>
                    </a:xfrm>
                    <a:prstGeom prst="rect">
                      <a:avLst/>
                    </a:prstGeom>
                    <a:noFill/>
                    <a:ln>
                      <a:noFill/>
                    </a:ln>
                  </pic:spPr>
                </pic:pic>
              </a:graphicData>
            </a:graphic>
          </wp:inline>
        </w:drawing>
      </w:r>
      <w:r w:rsidRPr="00A652D3">
        <w:rPr>
          <w:rFonts w:ascii="Times New Roman" w:hAnsi="Times New Roman" w:cs="Times New Roman"/>
        </w:rPr>
        <w:fldChar w:fldCharType="end"/>
      </w:r>
    </w:p>
    <w:p w14:paraId="78A9C4CC" w14:textId="63A57051" w:rsidR="0062066F" w:rsidRPr="00A652D3" w:rsidRDefault="0062066F"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Pr="00A652D3">
        <w:rPr>
          <w:rFonts w:ascii="Times New Roman" w:hAnsi="Times New Roman" w:cs="Times New Roman"/>
          <w:b/>
          <w:bCs/>
          <w:i w:val="0"/>
          <w:iCs w:val="0"/>
          <w:noProof/>
          <w:color w:val="000000" w:themeColor="text1"/>
          <w:sz w:val="24"/>
          <w:szCs w:val="24"/>
        </w:rPr>
        <w:t>3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Profile Update)</w:t>
      </w:r>
    </w:p>
    <w:p w14:paraId="5EA75E24" w14:textId="77777777" w:rsidR="00DC6F8A" w:rsidRPr="00A652D3" w:rsidRDefault="00DC6F8A" w:rsidP="00AA27B8">
      <w:pPr>
        <w:spacing w:line="360" w:lineRule="auto"/>
        <w:rPr>
          <w:rFonts w:ascii="Times New Roman" w:hAnsi="Times New Roman" w:cs="Times New Roman"/>
        </w:rPr>
      </w:pPr>
    </w:p>
    <w:p w14:paraId="29276612" w14:textId="502F1014" w:rsidR="004C1E09" w:rsidRPr="006D6B03" w:rsidRDefault="004C1E09" w:rsidP="00AA27B8">
      <w:pPr>
        <w:spacing w:line="360" w:lineRule="auto"/>
        <w:jc w:val="both"/>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The implementation relies heavily on the use of the</w:t>
      </w:r>
      <w:r w:rsidRPr="00A652D3">
        <w:rPr>
          <w:rFonts w:ascii="Times New Roman" w:hAnsi="Times New Roman" w:cs="Times New Roman"/>
          <w:color w:val="000000" w:themeColor="text1"/>
          <w:lang w:val="en-MY"/>
        </w:rPr>
        <w:t xml:space="preserve"> </w:t>
      </w:r>
      <w:r w:rsidRPr="00A652D3">
        <w:rPr>
          <w:rFonts w:ascii="Times New Roman" w:hAnsi="Times New Roman" w:cs="Times New Roman"/>
          <w:color w:val="000000" w:themeColor="text1"/>
          <w:lang w:val="en-MY"/>
        </w:rPr>
        <w:t>'</w:t>
      </w:r>
      <w:proofErr w:type="spellStart"/>
      <w:r w:rsidRPr="00A652D3">
        <w:rPr>
          <w:rFonts w:ascii="Times New Roman" w:hAnsi="Times New Roman" w:cs="Times New Roman"/>
          <w:color w:val="000000" w:themeColor="text1"/>
          <w:lang w:val="en-MY"/>
        </w:rPr>
        <w:t>mysqli_prepare</w:t>
      </w:r>
      <w:proofErr w:type="spellEnd"/>
      <w:r w:rsidRPr="00A652D3">
        <w:rPr>
          <w:rFonts w:ascii="Times New Roman" w:hAnsi="Times New Roman" w:cs="Times New Roman"/>
          <w:color w:val="000000" w:themeColor="text1"/>
          <w:lang w:val="en-MY"/>
        </w:rPr>
        <w:t>' function to generate prepared statements, which improves SQL query security by guarding against SQL injection attacks. The</w:t>
      </w:r>
      <w:r w:rsidRPr="00A652D3">
        <w:rPr>
          <w:rFonts w:ascii="Times New Roman" w:hAnsi="Times New Roman" w:cs="Times New Roman"/>
          <w:color w:val="000000" w:themeColor="text1"/>
          <w:lang w:val="en-MY"/>
        </w:rPr>
        <w:t xml:space="preserve"> </w:t>
      </w:r>
      <w:r w:rsidRPr="00A652D3">
        <w:rPr>
          <w:rFonts w:ascii="Times New Roman" w:hAnsi="Times New Roman" w:cs="Times New Roman"/>
          <w:color w:val="000000" w:themeColor="text1"/>
          <w:lang w:val="en-MY"/>
        </w:rPr>
        <w:t>'</w:t>
      </w:r>
      <w:proofErr w:type="spellStart"/>
      <w:r w:rsidRPr="00A652D3">
        <w:rPr>
          <w:rFonts w:ascii="Times New Roman" w:hAnsi="Times New Roman" w:cs="Times New Roman"/>
          <w:color w:val="000000" w:themeColor="text1"/>
          <w:lang w:val="en-MY"/>
        </w:rPr>
        <w:t>mysqli_stmt_bind_param</w:t>
      </w:r>
      <w:proofErr w:type="spellEnd"/>
      <w:r w:rsidRPr="00A652D3">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A652D3">
        <w:rPr>
          <w:rFonts w:ascii="Times New Roman" w:hAnsi="Times New Roman" w:cs="Times New Roman"/>
          <w:color w:val="000000" w:themeColor="text1"/>
          <w:lang w:val="en-MY"/>
        </w:rPr>
        <w:t>i</w:t>
      </w:r>
      <w:proofErr w:type="spellEnd"/>
      <w:r w:rsidRPr="00A652D3">
        <w:rPr>
          <w:rFonts w:ascii="Times New Roman" w:hAnsi="Times New Roman" w:cs="Times New Roman"/>
          <w:color w:val="000000" w:themeColor="text1"/>
          <w:lang w:val="en-MY"/>
        </w:rPr>
        <w:t>" for integers, "s" for strings, and "d" for decimals are essential. The</w:t>
      </w:r>
      <w:r w:rsidRPr="00A652D3">
        <w:rPr>
          <w:rFonts w:ascii="Times New Roman" w:hAnsi="Times New Roman" w:cs="Times New Roman"/>
          <w:color w:val="000000" w:themeColor="text1"/>
          <w:lang w:val="en-MY"/>
        </w:rPr>
        <w:t xml:space="preserve"> </w:t>
      </w:r>
      <w:r w:rsidRPr="00A652D3">
        <w:rPr>
          <w:rFonts w:ascii="Times New Roman" w:hAnsi="Times New Roman" w:cs="Times New Roman"/>
          <w:color w:val="000000" w:themeColor="text1"/>
          <w:lang w:val="en-MY"/>
        </w:rPr>
        <w:t>'</w:t>
      </w:r>
      <w:proofErr w:type="spellStart"/>
      <w:r w:rsidRPr="00A652D3">
        <w:rPr>
          <w:rFonts w:ascii="Times New Roman" w:hAnsi="Times New Roman" w:cs="Times New Roman"/>
          <w:color w:val="000000" w:themeColor="text1"/>
          <w:lang w:val="en-MY"/>
        </w:rPr>
        <w:t>mysqli_stmt_execute</w:t>
      </w:r>
      <w:proofErr w:type="spellEnd"/>
      <w:r w:rsidRPr="00A652D3">
        <w:rPr>
          <w:rFonts w:ascii="Times New Roman" w:hAnsi="Times New Roman" w:cs="Times New Roman"/>
          <w:color w:val="000000" w:themeColor="text1"/>
          <w:lang w:val="en-MY"/>
        </w:rPr>
        <w:t>' function is then used to execute these prepared statements, resulting in secure and sanitised queries.</w:t>
      </w:r>
      <w:r w:rsidRPr="00A652D3">
        <w:rPr>
          <w:rFonts w:ascii="Times New Roman" w:hAnsi="Times New Roman" w:cs="Times New Roman"/>
          <w:color w:val="000000" w:themeColor="text1"/>
          <w:lang w:val="en-MY"/>
        </w:rPr>
        <w:t xml:space="preserve"> </w:t>
      </w:r>
      <w:r w:rsidRPr="00A652D3">
        <w:rPr>
          <w:rFonts w:ascii="Times New Roman" w:hAnsi="Times New Roman" w:cs="Times New Roman"/>
          <w:color w:val="000000" w:themeColor="text1"/>
          <w:lang w:val="en-MY"/>
        </w:rPr>
        <w:t>The function</w:t>
      </w:r>
      <w:r w:rsidRPr="00A652D3">
        <w:rPr>
          <w:rFonts w:ascii="Times New Roman" w:hAnsi="Times New Roman" w:cs="Times New Roman"/>
          <w:color w:val="000000" w:themeColor="text1"/>
          <w:lang w:val="en-MY"/>
        </w:rPr>
        <w:t xml:space="preserve"> </w:t>
      </w:r>
      <w:r w:rsidRPr="00A652D3">
        <w:rPr>
          <w:rFonts w:ascii="Times New Roman" w:hAnsi="Times New Roman" w:cs="Times New Roman"/>
          <w:color w:val="000000" w:themeColor="text1"/>
          <w:lang w:val="en-MY"/>
        </w:rPr>
        <w:t>'</w:t>
      </w:r>
      <w:proofErr w:type="spellStart"/>
      <w:r w:rsidRPr="00A652D3">
        <w:rPr>
          <w:rFonts w:ascii="Times New Roman" w:hAnsi="Times New Roman" w:cs="Times New Roman"/>
          <w:color w:val="000000" w:themeColor="text1"/>
          <w:lang w:val="en-MY"/>
        </w:rPr>
        <w:t>mysqli_stmt_affected_rows</w:t>
      </w:r>
      <w:proofErr w:type="spellEnd"/>
      <w:r w:rsidRPr="00A652D3">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sidRPr="00A652D3">
        <w:rPr>
          <w:rFonts w:ascii="Times New Roman" w:hAnsi="Times New Roman" w:cs="Times New Roman"/>
          <w:color w:val="000000" w:themeColor="text1"/>
          <w:lang w:val="en-MY"/>
        </w:rPr>
        <w:t xml:space="preserve"> </w:t>
      </w:r>
    </w:p>
    <w:p w14:paraId="50214B04" w14:textId="77777777" w:rsidR="007B41A1" w:rsidRPr="00A652D3" w:rsidRDefault="007B41A1" w:rsidP="00AA27B8">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A652D3" w:rsidRDefault="004E5FE4" w:rsidP="00AA27B8">
      <w:p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br w:type="page"/>
      </w:r>
    </w:p>
    <w:p w14:paraId="20A5D768" w14:textId="250FA235" w:rsidR="00E31199" w:rsidRPr="00A652D3" w:rsidRDefault="00E31199" w:rsidP="00AA27B8">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Integration of CAPTCHA Codes</w:t>
      </w:r>
    </w:p>
    <w:p w14:paraId="7306E775" w14:textId="77777777" w:rsidR="00B34FDF" w:rsidRPr="00A652D3" w:rsidRDefault="00B34FDF" w:rsidP="00AA27B8">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A652D3" w:rsidRDefault="00C53E7C" w:rsidP="00AA27B8">
      <w:pPr>
        <w:spacing w:line="360" w:lineRule="auto"/>
        <w:rPr>
          <w:rFonts w:ascii="Times New Roman" w:eastAsia="Times New Roman" w:hAnsi="Times New Roman" w:cs="Times New Roman"/>
          <w:color w:val="000000" w:themeColor="text1"/>
          <w:szCs w:val="24"/>
          <w:lang w:eastAsia="zh-CN"/>
        </w:rPr>
      </w:pPr>
      <w:r w:rsidRPr="00A652D3">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55"/>
                    <a:stretch>
                      <a:fillRect/>
                    </a:stretch>
                  </pic:blipFill>
                  <pic:spPr>
                    <a:xfrm>
                      <a:off x="0" y="0"/>
                      <a:ext cx="6209238" cy="5113840"/>
                    </a:xfrm>
                    <a:prstGeom prst="rect">
                      <a:avLst/>
                    </a:prstGeom>
                  </pic:spPr>
                </pic:pic>
              </a:graphicData>
            </a:graphic>
          </wp:inline>
        </w:drawing>
      </w:r>
      <w:r w:rsidRPr="00A652D3">
        <w:rPr>
          <w:rFonts w:ascii="Times New Roman" w:eastAsia="Times New Roman" w:hAnsi="Times New Roman" w:cs="Times New Roman"/>
          <w:color w:val="000000" w:themeColor="text1"/>
          <w:szCs w:val="24"/>
          <w:lang w:eastAsia="zh-CN"/>
        </w:rPr>
        <w:br/>
      </w:r>
      <w:r w:rsidRPr="00A652D3">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56"/>
                    <a:stretch>
                      <a:fillRect/>
                    </a:stretch>
                  </pic:blipFill>
                  <pic:spPr>
                    <a:xfrm>
                      <a:off x="0" y="0"/>
                      <a:ext cx="6188710" cy="2863850"/>
                    </a:xfrm>
                    <a:prstGeom prst="rect">
                      <a:avLst/>
                    </a:prstGeom>
                  </pic:spPr>
                </pic:pic>
              </a:graphicData>
            </a:graphic>
          </wp:inline>
        </w:drawing>
      </w:r>
    </w:p>
    <w:p w14:paraId="56B6A179" w14:textId="649146F1" w:rsidR="00C53E7C" w:rsidRPr="00A652D3" w:rsidRDefault="0013007A"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87985" w:rsidRPr="00A652D3">
        <w:rPr>
          <w:rFonts w:ascii="Times New Roman" w:hAnsi="Times New Roman" w:cs="Times New Roman"/>
          <w:i w:val="0"/>
          <w:iCs w:val="0"/>
          <w:color w:val="000000" w:themeColor="text1"/>
          <w:sz w:val="24"/>
          <w:szCs w:val="24"/>
        </w:rPr>
        <w:t>re</w:t>
      </w:r>
      <w:r w:rsidRPr="00A652D3">
        <w:rPr>
          <w:rFonts w:ascii="Times New Roman" w:hAnsi="Times New Roman" w:cs="Times New Roman"/>
          <w:i w:val="0"/>
          <w:iCs w:val="0"/>
          <w:color w:val="000000" w:themeColor="text1"/>
          <w:sz w:val="24"/>
          <w:szCs w:val="24"/>
        </w:rPr>
        <w:t>CAPTCHA Integration</w:t>
      </w:r>
      <w:r w:rsidR="00D93525" w:rsidRPr="00A652D3">
        <w:rPr>
          <w:rFonts w:ascii="Times New Roman" w:hAnsi="Times New Roman" w:cs="Times New Roman"/>
          <w:i w:val="0"/>
          <w:iCs w:val="0"/>
          <w:color w:val="000000" w:themeColor="text1"/>
          <w:sz w:val="24"/>
          <w:szCs w:val="24"/>
        </w:rPr>
        <w:br w:type="page"/>
      </w:r>
    </w:p>
    <w:p w14:paraId="468F2252" w14:textId="55851164" w:rsidR="007C2BF2" w:rsidRPr="00A652D3" w:rsidRDefault="001D516F" w:rsidP="00AA27B8">
      <w:pPr>
        <w:spacing w:line="360" w:lineRule="auto"/>
        <w:jc w:val="both"/>
        <w:rPr>
          <w:rFonts w:ascii="Times New Roman" w:hAnsi="Times New Roman" w:cs="Times New Roman"/>
        </w:rPr>
      </w:pPr>
      <w:r w:rsidRPr="00A652D3">
        <w:rPr>
          <w:rFonts w:ascii="Times New Roman" w:hAnsi="Times New Roman" w:cs="Times New Roman"/>
        </w:rPr>
        <w:lastRenderedPageBreak/>
        <w:t>C</w:t>
      </w:r>
      <w:r w:rsidR="007C2BF2" w:rsidRPr="00A652D3">
        <w:rPr>
          <w:rFonts w:ascii="Times New Roman" w:hAnsi="Times New Roman" w:cs="Times New Roman"/>
        </w:rPr>
        <w:t xml:space="preserve">hecks to see if the application setup is complete after </w:t>
      </w:r>
      <w:r w:rsidR="00971400" w:rsidRPr="00A652D3">
        <w:rPr>
          <w:rFonts w:ascii="Times New Roman" w:hAnsi="Times New Roman" w:cs="Times New Roman"/>
        </w:rPr>
        <w:t>initializing</w:t>
      </w:r>
      <w:r w:rsidR="007C2BF2" w:rsidRPr="00A652D3">
        <w:rPr>
          <w:rFonts w:ascii="Times New Roman" w:hAnsi="Times New Roman" w:cs="Times New Roman"/>
        </w:rPr>
        <w:t xml:space="preserve"> the required database connection and session. After the form is submitted, it retrieves the user's reCAPTCHA response and uses the secret key supplied to confirm it with the Google reCAPTCHA API. The $</w:t>
      </w:r>
      <w:proofErr w:type="spellStart"/>
      <w:r w:rsidR="007C2BF2" w:rsidRPr="00A652D3">
        <w:rPr>
          <w:rFonts w:ascii="Times New Roman" w:hAnsi="Times New Roman" w:cs="Times New Roman"/>
        </w:rPr>
        <w:t>isRecaptchaVerified</w:t>
      </w:r>
      <w:proofErr w:type="spellEnd"/>
      <w:r w:rsidR="00971400" w:rsidRPr="00A652D3">
        <w:rPr>
          <w:rFonts w:ascii="Times New Roman" w:hAnsi="Times New Roman" w:cs="Times New Roman"/>
        </w:rPr>
        <w:t xml:space="preserve"> </w:t>
      </w:r>
      <w:r w:rsidR="007C2BF2" w:rsidRPr="00A652D3">
        <w:rPr>
          <w:rFonts w:ascii="Times New Roman" w:hAnsi="Times New Roman" w:cs="Times New Roman"/>
        </w:rPr>
        <w:t>variable is set to true if the verification is successful; if not, an error message is assigned to $</w:t>
      </w:r>
      <w:proofErr w:type="spellStart"/>
      <w:r w:rsidR="007C2BF2" w:rsidRPr="00A652D3">
        <w:rPr>
          <w:rFonts w:ascii="Times New Roman" w:hAnsi="Times New Roman" w:cs="Times New Roman"/>
        </w:rPr>
        <w:t>recaptchaError</w:t>
      </w:r>
      <w:proofErr w:type="spellEnd"/>
      <w:r w:rsidR="007C2BF2" w:rsidRPr="00A652D3">
        <w:rPr>
          <w:rFonts w:ascii="Times New Roman" w:hAnsi="Times New Roman" w:cs="Times New Roman"/>
        </w:rPr>
        <w:t>. The web application's security is improved by this implementation, which verifies that form submissions come from actual users and are not the result of automated scripts.</w:t>
      </w:r>
    </w:p>
    <w:p w14:paraId="74332F51" w14:textId="77777777" w:rsidR="007C2BF2" w:rsidRPr="00A652D3" w:rsidRDefault="007C2BF2" w:rsidP="00AA27B8">
      <w:pPr>
        <w:spacing w:line="360" w:lineRule="auto"/>
        <w:rPr>
          <w:rFonts w:ascii="Times New Roman" w:hAnsi="Times New Roman" w:cs="Times New Roman"/>
        </w:rPr>
      </w:pPr>
    </w:p>
    <w:p w14:paraId="3E528308" w14:textId="3E718896" w:rsidR="004E5FE4" w:rsidRPr="00A652D3" w:rsidRDefault="004E5FE4"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57"/>
                    <a:stretch>
                      <a:fillRect/>
                    </a:stretch>
                  </pic:blipFill>
                  <pic:spPr>
                    <a:xfrm>
                      <a:off x="0" y="0"/>
                      <a:ext cx="6188710" cy="803275"/>
                    </a:xfrm>
                    <a:prstGeom prst="rect">
                      <a:avLst/>
                    </a:prstGeom>
                  </pic:spPr>
                </pic:pic>
              </a:graphicData>
            </a:graphic>
          </wp:inline>
        </w:drawing>
      </w:r>
    </w:p>
    <w:p w14:paraId="1828A59C" w14:textId="3BDE396E" w:rsidR="004E5FE4" w:rsidRPr="00A652D3" w:rsidRDefault="004E5FE4"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Container</w:t>
      </w:r>
    </w:p>
    <w:p w14:paraId="2C87F8A5" w14:textId="77777777" w:rsidR="004915A6" w:rsidRPr="00A652D3" w:rsidRDefault="004915A6" w:rsidP="00AA27B8">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Pr="00A652D3" w:rsidRDefault="00290720" w:rsidP="00AA27B8">
      <w:pPr>
        <w:spacing w:line="360" w:lineRule="auto"/>
        <w:rPr>
          <w:rFonts w:ascii="Times New Roman" w:hAnsi="Times New Roman" w:cs="Times New Roman"/>
          <w:color w:val="000000" w:themeColor="text1"/>
          <w:lang w:eastAsia="zh-CN"/>
        </w:rPr>
      </w:pPr>
      <w:r w:rsidRPr="00A652D3">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A652D3" w:rsidRDefault="000C07B2" w:rsidP="00AA27B8">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AA27B8">
      <w:pPr>
        <w:spacing w:line="360" w:lineRule="auto"/>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58"/>
                    <a:stretch>
                      <a:fillRect/>
                    </a:stretch>
                  </pic:blipFill>
                  <pic:spPr>
                    <a:xfrm>
                      <a:off x="0" y="0"/>
                      <a:ext cx="6229591" cy="4850127"/>
                    </a:xfrm>
                    <a:prstGeom prst="rect">
                      <a:avLst/>
                    </a:prstGeom>
                  </pic:spPr>
                </pic:pic>
              </a:graphicData>
            </a:graphic>
          </wp:inline>
        </w:drawing>
      </w:r>
    </w:p>
    <w:p w14:paraId="7286C773" w14:textId="01431F6A" w:rsidR="006D6B03" w:rsidRPr="00A652D3" w:rsidRDefault="0004173D"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59"/>
                    <a:stretch>
                      <a:fillRect/>
                    </a:stretch>
                  </pic:blipFill>
                  <pic:spPr>
                    <a:xfrm>
                      <a:off x="0" y="0"/>
                      <a:ext cx="6188710" cy="4135120"/>
                    </a:xfrm>
                    <a:prstGeom prst="rect">
                      <a:avLst/>
                    </a:prstGeom>
                  </pic:spPr>
                </pic:pic>
              </a:graphicData>
            </a:graphic>
          </wp:inline>
        </w:drawing>
      </w:r>
    </w:p>
    <w:p w14:paraId="533DB80C" w14:textId="6CB44B6E" w:rsidR="0004173D" w:rsidRPr="00A652D3" w:rsidRDefault="0004173D" w:rsidP="00AA27B8">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60"/>
                    <a:stretch>
                      <a:fillRect/>
                    </a:stretch>
                  </pic:blipFill>
                  <pic:spPr>
                    <a:xfrm>
                      <a:off x="0" y="0"/>
                      <a:ext cx="6262548" cy="1877093"/>
                    </a:xfrm>
                    <a:prstGeom prst="rect">
                      <a:avLst/>
                    </a:prstGeom>
                  </pic:spPr>
                </pic:pic>
              </a:graphicData>
            </a:graphic>
          </wp:inline>
        </w:drawing>
      </w:r>
    </w:p>
    <w:p w14:paraId="3E2FFB9B" w14:textId="7E418961" w:rsidR="0004173D" w:rsidRPr="00A652D3" w:rsidRDefault="00487985" w:rsidP="00AA27B8">
      <w:pPr>
        <w:pStyle w:val="Caption"/>
        <w:spacing w:after="0" w:line="360" w:lineRule="auto"/>
        <w:jc w:val="center"/>
        <w:rPr>
          <w:rFonts w:ascii="Times New Roman" w:hAnsi="Times New Roman" w:cs="Times New Roman"/>
          <w:i w:val="0"/>
          <w:iCs w:val="0"/>
          <w:color w:val="000000" w:themeColor="text1"/>
          <w:sz w:val="24"/>
          <w:szCs w:val="24"/>
        </w:rPr>
      </w:pPr>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62066F" w:rsidRPr="00A652D3">
        <w:rPr>
          <w:rFonts w:ascii="Times New Roman" w:hAnsi="Times New Roman" w:cs="Times New Roman"/>
          <w:b/>
          <w:bCs/>
          <w:i w:val="0"/>
          <w:iCs w:val="0"/>
          <w:noProof/>
          <w:color w:val="000000" w:themeColor="text1"/>
          <w:sz w:val="24"/>
          <w:szCs w:val="24"/>
        </w:rPr>
        <w:t>3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Integration (Login Check)</w:t>
      </w:r>
    </w:p>
    <w:p w14:paraId="253C566C" w14:textId="77777777" w:rsidR="00487985" w:rsidRPr="00A652D3" w:rsidRDefault="00487985" w:rsidP="00AA27B8">
      <w:pPr>
        <w:spacing w:line="360" w:lineRule="auto"/>
        <w:rPr>
          <w:rFonts w:ascii="Times New Roman" w:hAnsi="Times New Roman" w:cs="Times New Roman"/>
          <w:color w:val="000000" w:themeColor="text1"/>
        </w:rPr>
      </w:pPr>
    </w:p>
    <w:p w14:paraId="7935B780" w14:textId="259E4B01" w:rsidR="00880C37" w:rsidRPr="00A652D3" w:rsidRDefault="00C43EAD" w:rsidP="00AA27B8">
      <w:pPr>
        <w:spacing w:line="360" w:lineRule="auto"/>
        <w:jc w:val="both"/>
        <w:rPr>
          <w:rFonts w:ascii="Times New Roman" w:hAnsi="Times New Roman" w:cs="Times New Roman"/>
          <w:color w:val="000000" w:themeColor="text1"/>
        </w:rPr>
      </w:pPr>
      <w:r w:rsidRPr="00A652D3">
        <w:rPr>
          <w:rFonts w:ascii="Times New Roman" w:hAnsi="Times New Roman" w:cs="Times New Roman"/>
          <w:color w:val="000000" w:themeColor="text1"/>
        </w:rPr>
        <w:t>To</w:t>
      </w:r>
      <w:r w:rsidR="0075353A" w:rsidRPr="00A652D3">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A652D3">
        <w:rPr>
          <w:rFonts w:ascii="Times New Roman" w:hAnsi="Times New Roman" w:cs="Times New Roman"/>
          <w:color w:val="000000" w:themeColor="text1"/>
        </w:rPr>
        <w:t>If</w:t>
      </w:r>
      <w:r w:rsidR="0075353A" w:rsidRPr="00A652D3">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E9C6F8B" w14:textId="77777777" w:rsidR="00D37012" w:rsidRPr="00A652D3" w:rsidRDefault="00D37012" w:rsidP="00AA27B8">
      <w:pPr>
        <w:spacing w:line="360" w:lineRule="auto"/>
        <w:rPr>
          <w:rFonts w:ascii="Times New Roman" w:hAnsi="Times New Roman" w:cs="Times New Roman"/>
          <w:b/>
          <w:color w:val="000000" w:themeColor="text1"/>
          <w:sz w:val="32"/>
          <w:szCs w:val="24"/>
        </w:rPr>
      </w:pPr>
      <w:bookmarkStart w:id="22" w:name="_Toc151546585"/>
      <w:r w:rsidRPr="00A652D3">
        <w:rPr>
          <w:rFonts w:ascii="Times New Roman" w:hAnsi="Times New Roman" w:cs="Times New Roman"/>
          <w:color w:val="000000" w:themeColor="text1"/>
        </w:rPr>
        <w:lastRenderedPageBreak/>
        <w:br w:type="page"/>
      </w:r>
    </w:p>
    <w:p w14:paraId="1CCD9ADE" w14:textId="44FAA518" w:rsidR="00880C37" w:rsidRPr="00A652D3" w:rsidRDefault="00880C37" w:rsidP="00AA27B8">
      <w:pPr>
        <w:pStyle w:val="Heading1"/>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t>Discussion</w:t>
      </w:r>
      <w:bookmarkEnd w:id="22"/>
    </w:p>
    <w:p w14:paraId="16BB09BF" w14:textId="77777777" w:rsidR="00905C5C" w:rsidRPr="00A652D3" w:rsidRDefault="00905C5C" w:rsidP="00AA27B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3" w:name="_Toc151422783"/>
      <w:bookmarkStart w:id="24" w:name="_Toc151422802"/>
      <w:bookmarkStart w:id="25" w:name="_Toc151546586"/>
      <w:bookmarkEnd w:id="23"/>
      <w:bookmarkEnd w:id="24"/>
      <w:bookmarkEnd w:id="25"/>
    </w:p>
    <w:p w14:paraId="7E79F4A2" w14:textId="5255E5F1" w:rsidR="00EC1DCF" w:rsidRPr="00A652D3" w:rsidRDefault="003B49DF" w:rsidP="00AA27B8">
      <w:pPr>
        <w:pStyle w:val="Heading2"/>
        <w:rPr>
          <w:rFonts w:ascii="Times New Roman" w:hAnsi="Times New Roman" w:cs="Times New Roman"/>
          <w:color w:val="000000" w:themeColor="text1"/>
        </w:rPr>
      </w:pPr>
      <w:bookmarkStart w:id="26" w:name="_Toc151546587"/>
      <w:r w:rsidRPr="00A652D3">
        <w:rPr>
          <w:rFonts w:ascii="Times New Roman" w:hAnsi="Times New Roman" w:cs="Times New Roman"/>
          <w:color w:val="000000" w:themeColor="text1"/>
        </w:rPr>
        <w:t xml:space="preserve">Key </w:t>
      </w:r>
      <w:r w:rsidR="009E3FF7" w:rsidRPr="00A652D3">
        <w:rPr>
          <w:rFonts w:ascii="Times New Roman" w:hAnsi="Times New Roman" w:cs="Times New Roman"/>
          <w:color w:val="000000" w:themeColor="text1"/>
        </w:rPr>
        <w:t xml:space="preserve">Findings and Issue </w:t>
      </w:r>
      <w:r w:rsidR="00151BEC" w:rsidRPr="00A652D3">
        <w:rPr>
          <w:rFonts w:ascii="Times New Roman" w:hAnsi="Times New Roman" w:cs="Times New Roman"/>
          <w:color w:val="000000" w:themeColor="text1"/>
        </w:rPr>
        <w:t>Resolution</w:t>
      </w:r>
      <w:bookmarkEnd w:id="26"/>
    </w:p>
    <w:p w14:paraId="6C058CF2" w14:textId="77777777" w:rsidR="00EC1DCF" w:rsidRPr="00A652D3" w:rsidRDefault="00EC1DCF" w:rsidP="00AA27B8">
      <w:pPr>
        <w:pStyle w:val="Paragraph2"/>
        <w:spacing w:after="0"/>
        <w:ind w:left="0" w:firstLine="0"/>
        <w:rPr>
          <w:rFonts w:ascii="Times New Roman" w:hAnsi="Times New Roman" w:cs="Times New Roman"/>
          <w:color w:val="000000" w:themeColor="text1"/>
        </w:rPr>
      </w:pPr>
    </w:p>
    <w:p w14:paraId="2D03A332" w14:textId="7F988A94" w:rsidR="00071397" w:rsidRPr="00473E83" w:rsidRDefault="00473E83" w:rsidP="00AA27B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Overview of Key Findings:</w:t>
      </w:r>
    </w:p>
    <w:p w14:paraId="65F190C6" w14:textId="77777777" w:rsidR="00473E83" w:rsidRDefault="00473E83" w:rsidP="00AA27B8">
      <w:pPr>
        <w:pStyle w:val="Paragraph2"/>
        <w:spacing w:after="0"/>
        <w:rPr>
          <w:rFonts w:ascii="Times New Roman" w:hAnsi="Times New Roman" w:cs="Times New Roman"/>
          <w:color w:val="000000" w:themeColor="text1"/>
          <w:lang w:val="en-MY"/>
        </w:rPr>
      </w:pPr>
    </w:p>
    <w:p w14:paraId="72B52A2F" w14:textId="49221C6B" w:rsidR="00071397" w:rsidRDefault="00A04C7D" w:rsidP="00AA27B8">
      <w:pPr>
        <w:pStyle w:val="Paragraph2"/>
        <w:spacing w:after="0"/>
        <w:ind w:left="851" w:firstLine="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During the review and enhancement of the system, several key findings were identified, focusing on SQL statements, password handling, and the implementation of reCAPTCHA. These findings played a crucial role in fortifying the security posture of the system.</w:t>
      </w:r>
    </w:p>
    <w:p w14:paraId="33653EE2" w14:textId="77777777" w:rsidR="00071397" w:rsidRPr="00473E83" w:rsidRDefault="00071397" w:rsidP="00AA27B8">
      <w:pPr>
        <w:pStyle w:val="Paragraph2"/>
        <w:spacing w:after="0"/>
        <w:rPr>
          <w:rFonts w:ascii="Times New Roman" w:hAnsi="Times New Roman" w:cs="Times New Roman"/>
          <w:color w:val="000000" w:themeColor="text1"/>
          <w:lang w:val="en-MY"/>
        </w:rPr>
      </w:pPr>
    </w:p>
    <w:p w14:paraId="05EFCFA9" w14:textId="77777777" w:rsidR="00473E83" w:rsidRDefault="00473E83" w:rsidP="00AA27B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Resolved Issues and Improvements Made:</w:t>
      </w:r>
    </w:p>
    <w:p w14:paraId="4B824338" w14:textId="77777777" w:rsidR="00A652D3" w:rsidRPr="00473E83" w:rsidRDefault="00A652D3" w:rsidP="00AA27B8">
      <w:pPr>
        <w:pStyle w:val="Paragraph2"/>
        <w:spacing w:after="0"/>
        <w:rPr>
          <w:rFonts w:ascii="Times New Roman" w:hAnsi="Times New Roman" w:cs="Times New Roman"/>
          <w:b/>
          <w:bCs/>
          <w:color w:val="000000" w:themeColor="text1"/>
          <w:lang w:val="en-MY"/>
        </w:rPr>
      </w:pPr>
    </w:p>
    <w:p w14:paraId="5BFE4914" w14:textId="051F3ECE" w:rsidR="00473E83" w:rsidRDefault="00473E83" w:rsidP="00AA27B8">
      <w:pPr>
        <w:pStyle w:val="Paragraph2"/>
        <w:spacing w:after="0"/>
        <w:ind w:left="131" w:firstLine="72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SQL Statement Modification</w:t>
      </w:r>
    </w:p>
    <w:p w14:paraId="4EC9D546" w14:textId="77777777" w:rsidR="00D01A63" w:rsidRPr="00473E83" w:rsidRDefault="00D01A63" w:rsidP="00AA27B8">
      <w:pPr>
        <w:pStyle w:val="Paragraph2"/>
        <w:spacing w:after="0"/>
        <w:ind w:left="131" w:firstLine="720"/>
        <w:rPr>
          <w:rFonts w:ascii="Times New Roman" w:hAnsi="Times New Roman" w:cs="Times New Roman"/>
          <w:color w:val="000000" w:themeColor="text1"/>
          <w:lang w:val="en-MY"/>
        </w:rPr>
      </w:pPr>
    </w:p>
    <w:p w14:paraId="4546776E" w14:textId="77777777" w:rsidR="00473E83" w:rsidRPr="00473E83" w:rsidRDefault="00473E83" w:rsidP="00D01A63">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dentified and rectified potential SQL injection vulnerabilities by modifying SQL statements.</w:t>
      </w:r>
    </w:p>
    <w:p w14:paraId="3B6097C5" w14:textId="77777777" w:rsidR="00473E83" w:rsidRPr="00473E83" w:rsidRDefault="00473E83" w:rsidP="00D01A63">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lemented parameterized queries to enhance database interaction security.</w:t>
      </w:r>
    </w:p>
    <w:p w14:paraId="03AB2E1F" w14:textId="77777777" w:rsidR="00473E83" w:rsidRDefault="00473E83" w:rsidP="00D01A63">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Addressed potential points of unauthorized access through strengthened SQL </w:t>
      </w:r>
      <w:proofErr w:type="spellStart"/>
      <w:r w:rsidRPr="00473E83">
        <w:rPr>
          <w:rFonts w:ascii="Times New Roman" w:hAnsi="Times New Roman" w:cs="Times New Roman"/>
          <w:color w:val="000000" w:themeColor="text1"/>
          <w:lang w:val="en-MY"/>
        </w:rPr>
        <w:t>defenses</w:t>
      </w:r>
      <w:proofErr w:type="spellEnd"/>
      <w:r w:rsidRPr="00473E83">
        <w:rPr>
          <w:rFonts w:ascii="Times New Roman" w:hAnsi="Times New Roman" w:cs="Times New Roman"/>
          <w:color w:val="000000" w:themeColor="text1"/>
          <w:lang w:val="en-MY"/>
        </w:rPr>
        <w:t>.</w:t>
      </w:r>
    </w:p>
    <w:p w14:paraId="30448C46" w14:textId="77777777" w:rsidR="00AA27B8" w:rsidRPr="00473E83" w:rsidRDefault="00AA27B8" w:rsidP="00AA27B8">
      <w:pPr>
        <w:pStyle w:val="Paragraph2"/>
        <w:spacing w:after="0"/>
        <w:ind w:left="1440" w:firstLine="0"/>
        <w:rPr>
          <w:rFonts w:ascii="Times New Roman" w:hAnsi="Times New Roman" w:cs="Times New Roman"/>
          <w:color w:val="000000" w:themeColor="text1"/>
          <w:lang w:val="en-MY"/>
        </w:rPr>
      </w:pPr>
    </w:p>
    <w:p w14:paraId="59150EA9" w14:textId="6DFFB067" w:rsidR="00473E83" w:rsidRDefault="00473E83" w:rsidP="00AA27B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Password Hashing</w:t>
      </w:r>
    </w:p>
    <w:p w14:paraId="64C550CA" w14:textId="77777777" w:rsidR="00D01A63" w:rsidRPr="00473E83" w:rsidRDefault="00D01A63" w:rsidP="00AA27B8">
      <w:pPr>
        <w:pStyle w:val="Paragraph2"/>
        <w:spacing w:after="0"/>
        <w:rPr>
          <w:rFonts w:ascii="Times New Roman" w:hAnsi="Times New Roman" w:cs="Times New Roman"/>
          <w:color w:val="000000" w:themeColor="text1"/>
          <w:lang w:val="en-MY"/>
        </w:rPr>
      </w:pPr>
    </w:p>
    <w:p w14:paraId="17E05A77" w14:textId="77777777" w:rsidR="00473E83" w:rsidRPr="00473E83" w:rsidRDefault="00473E83" w:rsidP="00D01A63">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roved the security of user credentials by implementing advanced password hashing techniques.</w:t>
      </w:r>
    </w:p>
    <w:p w14:paraId="14FB3E61" w14:textId="77777777" w:rsidR="00473E83" w:rsidRPr="00473E83" w:rsidRDefault="00473E83" w:rsidP="00D01A63">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Migrated from conventional hashing to more secure algorithms, enhancing resistance against password-related attacks.</w:t>
      </w:r>
    </w:p>
    <w:p w14:paraId="0594DD18" w14:textId="77777777" w:rsidR="00473E83" w:rsidRDefault="00473E83" w:rsidP="00D01A63">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nsured that stored passwords are not susceptible to compromise, even in the event of a data breach.</w:t>
      </w:r>
    </w:p>
    <w:p w14:paraId="3C1AE7EC" w14:textId="77777777" w:rsidR="00AA27B8" w:rsidRPr="00473E83" w:rsidRDefault="00AA27B8" w:rsidP="00BB4D12">
      <w:pPr>
        <w:pStyle w:val="Paragraph2"/>
        <w:spacing w:after="0"/>
        <w:ind w:left="1440" w:firstLine="0"/>
        <w:rPr>
          <w:rFonts w:ascii="Times New Roman" w:hAnsi="Times New Roman" w:cs="Times New Roman"/>
          <w:color w:val="000000" w:themeColor="text1"/>
          <w:lang w:val="en-MY"/>
        </w:rPr>
      </w:pPr>
    </w:p>
    <w:p w14:paraId="3AF28AA1" w14:textId="6D2CE2A4" w:rsidR="00473E83" w:rsidRDefault="00473E83" w:rsidP="00AA27B8">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reCAPTCHA Implementation</w:t>
      </w:r>
    </w:p>
    <w:p w14:paraId="5DF05160" w14:textId="77777777" w:rsidR="00D01A63" w:rsidRPr="00473E83" w:rsidRDefault="00D01A63" w:rsidP="00AA27B8">
      <w:pPr>
        <w:pStyle w:val="Paragraph2"/>
        <w:spacing w:after="0"/>
        <w:rPr>
          <w:rFonts w:ascii="Times New Roman" w:hAnsi="Times New Roman" w:cs="Times New Roman"/>
          <w:color w:val="000000" w:themeColor="text1"/>
          <w:lang w:val="en-MY"/>
        </w:rPr>
      </w:pPr>
    </w:p>
    <w:p w14:paraId="05BD2313" w14:textId="77777777" w:rsidR="00473E83" w:rsidRPr="00473E83" w:rsidRDefault="00473E83" w:rsidP="00D01A63">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ntegrated reCAPTCHA to mitigate automated login attempts and enhance overall authentication security.</w:t>
      </w:r>
    </w:p>
    <w:p w14:paraId="43F7488C" w14:textId="77777777" w:rsidR="00473E83" w:rsidRPr="00473E83" w:rsidRDefault="00473E83" w:rsidP="00D01A63">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Provided an additional layer of </w:t>
      </w:r>
      <w:proofErr w:type="spellStart"/>
      <w:r w:rsidRPr="00473E83">
        <w:rPr>
          <w:rFonts w:ascii="Times New Roman" w:hAnsi="Times New Roman" w:cs="Times New Roman"/>
          <w:color w:val="000000" w:themeColor="text1"/>
          <w:lang w:val="en-MY"/>
        </w:rPr>
        <w:t>defense</w:t>
      </w:r>
      <w:proofErr w:type="spellEnd"/>
      <w:r w:rsidRPr="00473E83">
        <w:rPr>
          <w:rFonts w:ascii="Times New Roman" w:hAnsi="Times New Roman" w:cs="Times New Roman"/>
          <w:color w:val="000000" w:themeColor="text1"/>
          <w:lang w:val="en-MY"/>
        </w:rPr>
        <w:t xml:space="preserve"> against malicious bots and potential brute-</w:t>
      </w:r>
      <w:r w:rsidRPr="00473E83">
        <w:rPr>
          <w:rFonts w:ascii="Times New Roman" w:hAnsi="Times New Roman" w:cs="Times New Roman"/>
          <w:color w:val="000000" w:themeColor="text1"/>
          <w:lang w:val="en-MY"/>
        </w:rPr>
        <w:lastRenderedPageBreak/>
        <w:t>force attacks.</w:t>
      </w:r>
    </w:p>
    <w:p w14:paraId="00A708FE" w14:textId="77777777" w:rsidR="00473E83" w:rsidRPr="00473E83" w:rsidRDefault="00473E83" w:rsidP="00D01A63">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stablished a user-friendly approach to differentiating between genuine users and automated scripts during login attempts.</w:t>
      </w:r>
    </w:p>
    <w:p w14:paraId="63CF1A2D" w14:textId="77777777" w:rsidR="00EC1DCF" w:rsidRPr="00A652D3" w:rsidRDefault="00EC1DCF" w:rsidP="00AA27B8">
      <w:pPr>
        <w:pStyle w:val="Paragraph2"/>
        <w:spacing w:after="0"/>
        <w:ind w:left="0" w:firstLine="0"/>
        <w:rPr>
          <w:rFonts w:ascii="Times New Roman" w:hAnsi="Times New Roman" w:cs="Times New Roman"/>
          <w:color w:val="000000" w:themeColor="text1"/>
          <w:lang w:val="en-MY"/>
        </w:rPr>
      </w:pPr>
    </w:p>
    <w:p w14:paraId="4922A68D" w14:textId="77777777" w:rsidR="003B49DF" w:rsidRDefault="00612E30" w:rsidP="00AA27B8">
      <w:pPr>
        <w:pStyle w:val="Heading2"/>
        <w:rPr>
          <w:rFonts w:ascii="Times New Roman" w:hAnsi="Times New Roman" w:cs="Times New Roman"/>
          <w:bCs/>
          <w:color w:val="000000" w:themeColor="text1"/>
        </w:rPr>
      </w:pPr>
      <w:bookmarkStart w:id="27" w:name="_Toc151546588"/>
      <w:r w:rsidRPr="00A652D3">
        <w:rPr>
          <w:rFonts w:ascii="Times New Roman" w:hAnsi="Times New Roman" w:cs="Times New Roman"/>
          <w:bCs/>
          <w:color w:val="000000" w:themeColor="text1"/>
        </w:rPr>
        <w:t>Continuous Improvement and Maintenance of Security</w:t>
      </w:r>
      <w:bookmarkEnd w:id="27"/>
    </w:p>
    <w:p w14:paraId="3890C03D" w14:textId="77777777" w:rsidR="002F5CF2" w:rsidRPr="002F5CF2" w:rsidRDefault="002F5CF2" w:rsidP="00AA27B8">
      <w:pPr>
        <w:spacing w:line="360" w:lineRule="auto"/>
      </w:pPr>
    </w:p>
    <w:p w14:paraId="78459986" w14:textId="2DF58353" w:rsidR="00F90938" w:rsidRDefault="002F5CF2" w:rsidP="00AA27B8">
      <w:pPr>
        <w:pStyle w:val="Paragraph2"/>
        <w:spacing w:after="0"/>
        <w:rPr>
          <w:rFonts w:ascii="Times New Roman" w:hAnsi="Times New Roman" w:cs="Times New Roman"/>
          <w:b/>
          <w:bCs/>
          <w:color w:val="000000" w:themeColor="text1"/>
          <w:lang w:val="en-MY"/>
        </w:rPr>
      </w:pPr>
      <w:r w:rsidRPr="002F5CF2">
        <w:rPr>
          <w:rFonts w:ascii="Times New Roman" w:hAnsi="Times New Roman" w:cs="Times New Roman"/>
          <w:b/>
          <w:bCs/>
          <w:color w:val="000000" w:themeColor="text1"/>
          <w:lang w:val="en-MY"/>
        </w:rPr>
        <w:t>Continuous Improvement</w:t>
      </w:r>
    </w:p>
    <w:p w14:paraId="39846172" w14:textId="77777777" w:rsidR="002F5CF2" w:rsidRPr="00F90938" w:rsidRDefault="002F5CF2" w:rsidP="00AA27B8">
      <w:pPr>
        <w:pStyle w:val="Paragraph2"/>
        <w:spacing w:after="0"/>
        <w:rPr>
          <w:rFonts w:ascii="Times New Roman" w:hAnsi="Times New Roman" w:cs="Times New Roman"/>
          <w:b/>
          <w:bCs/>
          <w:color w:val="000000" w:themeColor="text1"/>
          <w:lang w:val="en-MY"/>
        </w:rPr>
      </w:pPr>
    </w:p>
    <w:p w14:paraId="6FD08B1E" w14:textId="2E75EB85" w:rsidR="00AA27B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ecurity Audits</w:t>
      </w:r>
    </w:p>
    <w:p w14:paraId="39E22C48" w14:textId="77777777" w:rsidR="00270E6E" w:rsidRPr="00F90938" w:rsidRDefault="00270E6E" w:rsidP="00AA27B8">
      <w:pPr>
        <w:pStyle w:val="Paragraph2"/>
        <w:spacing w:after="0"/>
        <w:rPr>
          <w:rFonts w:ascii="Times New Roman" w:hAnsi="Times New Roman" w:cs="Times New Roman"/>
          <w:b/>
          <w:bCs/>
          <w:color w:val="000000" w:themeColor="text1"/>
          <w:lang w:val="en-MY"/>
        </w:rPr>
      </w:pPr>
    </w:p>
    <w:p w14:paraId="7DBDB54F" w14:textId="649AB678" w:rsidR="008E6C83" w:rsidRPr="00A652D3" w:rsidRDefault="008E6C83" w:rsidP="007477CD">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Arrange regular security audits to find and handle new threats.</w:t>
      </w:r>
    </w:p>
    <w:p w14:paraId="5C91A040" w14:textId="77777777" w:rsidR="008E6C83" w:rsidRPr="00A652D3" w:rsidRDefault="008E6C83" w:rsidP="007477CD">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Perform vulnerability assessments to find and fix possible security flaws early on.</w:t>
      </w:r>
    </w:p>
    <w:p w14:paraId="1DB8C992" w14:textId="094A36E9" w:rsidR="00F90938" w:rsidRDefault="008E6C83" w:rsidP="007477CD">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Stay up to date on industry standards and best practises to make sure security measures meet the most recent requirements.</w:t>
      </w:r>
    </w:p>
    <w:p w14:paraId="37C39786" w14:textId="77777777" w:rsidR="00270E6E" w:rsidRPr="00F90938" w:rsidRDefault="00270E6E" w:rsidP="00270E6E">
      <w:pPr>
        <w:pStyle w:val="Paragraph2"/>
        <w:spacing w:after="0"/>
        <w:ind w:left="1440" w:firstLine="0"/>
        <w:rPr>
          <w:rFonts w:ascii="Times New Roman" w:hAnsi="Times New Roman" w:cs="Times New Roman"/>
          <w:color w:val="000000" w:themeColor="text1"/>
          <w:lang w:val="en-MY"/>
        </w:rPr>
      </w:pPr>
    </w:p>
    <w:p w14:paraId="5519A0EF" w14:textId="16BAC1D3"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Employee Training and Awareness</w:t>
      </w:r>
    </w:p>
    <w:p w14:paraId="2EE5829B" w14:textId="77777777" w:rsidR="00270E6E" w:rsidRPr="00F90938" w:rsidRDefault="00270E6E" w:rsidP="00AA27B8">
      <w:pPr>
        <w:pStyle w:val="Paragraph2"/>
        <w:spacing w:after="0"/>
        <w:rPr>
          <w:rFonts w:ascii="Times New Roman" w:hAnsi="Times New Roman" w:cs="Times New Roman"/>
          <w:color w:val="000000" w:themeColor="text1"/>
          <w:lang w:val="en-MY"/>
        </w:rPr>
      </w:pPr>
    </w:p>
    <w:p w14:paraId="533FC1D2" w14:textId="77777777" w:rsidR="00F90938" w:rsidRPr="00F90938" w:rsidRDefault="00F90938" w:rsidP="007477CD">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Continuously educate staff on evolving security threats and preventive measures.</w:t>
      </w:r>
    </w:p>
    <w:p w14:paraId="4FFB7CB1" w14:textId="77777777" w:rsidR="00F90938" w:rsidRDefault="00F90938" w:rsidP="007477CD">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oster a security-conscious culture within the organization to promote collective responsibility for safeguarding sensitive information.</w:t>
      </w:r>
    </w:p>
    <w:p w14:paraId="10F454C4" w14:textId="77777777" w:rsidR="00270E6E" w:rsidRPr="00F90938" w:rsidRDefault="00270E6E" w:rsidP="00270E6E">
      <w:pPr>
        <w:pStyle w:val="Paragraph2"/>
        <w:spacing w:after="0"/>
        <w:ind w:left="1440" w:firstLine="0"/>
        <w:rPr>
          <w:rFonts w:ascii="Times New Roman" w:hAnsi="Times New Roman" w:cs="Times New Roman"/>
          <w:color w:val="000000" w:themeColor="text1"/>
          <w:lang w:val="en-MY"/>
        </w:rPr>
      </w:pPr>
    </w:p>
    <w:p w14:paraId="7DEB5F40" w14:textId="2989637F"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al-Time Monitoring and Incident Response</w:t>
      </w:r>
    </w:p>
    <w:p w14:paraId="19B85790" w14:textId="77777777" w:rsidR="00270E6E" w:rsidRPr="00F90938" w:rsidRDefault="00270E6E" w:rsidP="00AA27B8">
      <w:pPr>
        <w:pStyle w:val="Paragraph2"/>
        <w:spacing w:after="0"/>
        <w:rPr>
          <w:rFonts w:ascii="Times New Roman" w:hAnsi="Times New Roman" w:cs="Times New Roman"/>
          <w:color w:val="000000" w:themeColor="text1"/>
          <w:lang w:val="en-MY"/>
        </w:rPr>
      </w:pPr>
    </w:p>
    <w:p w14:paraId="49B208FE" w14:textId="77777777" w:rsidR="00F90938" w:rsidRPr="00F90938" w:rsidRDefault="00F90938" w:rsidP="007477CD">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real-time monitoring tools to promptly detect and respond to security incidents.</w:t>
      </w:r>
    </w:p>
    <w:p w14:paraId="4E0FE3F2" w14:textId="77777777" w:rsidR="00F90938" w:rsidRPr="00F90938" w:rsidRDefault="00F90938" w:rsidP="007477CD">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stablish an incident response plan, ensuring a swift and effective reaction to any security breaches.</w:t>
      </w:r>
    </w:p>
    <w:p w14:paraId="52A8956D" w14:textId="77777777" w:rsidR="00F90938" w:rsidRDefault="00F90938" w:rsidP="007477CD">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update and rehearse the incident response plan to maintain its effectiveness.</w:t>
      </w:r>
    </w:p>
    <w:p w14:paraId="402310ED" w14:textId="77777777" w:rsidR="00270E6E" w:rsidRPr="00F90938" w:rsidRDefault="00270E6E" w:rsidP="00270E6E">
      <w:pPr>
        <w:pStyle w:val="Paragraph2"/>
        <w:spacing w:after="0"/>
        <w:ind w:left="1080" w:firstLine="0"/>
        <w:rPr>
          <w:rFonts w:ascii="Times New Roman" w:hAnsi="Times New Roman" w:cs="Times New Roman"/>
          <w:color w:val="000000" w:themeColor="text1"/>
          <w:lang w:val="en-MY"/>
        </w:rPr>
      </w:pPr>
    </w:p>
    <w:p w14:paraId="2879609F" w14:textId="5BE98B14"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Adaptive Authentication Measures</w:t>
      </w:r>
    </w:p>
    <w:p w14:paraId="5738C9BF" w14:textId="77777777" w:rsidR="00270E6E" w:rsidRPr="00F90938" w:rsidRDefault="00270E6E" w:rsidP="00AA27B8">
      <w:pPr>
        <w:pStyle w:val="Paragraph2"/>
        <w:spacing w:after="0"/>
        <w:rPr>
          <w:rFonts w:ascii="Times New Roman" w:hAnsi="Times New Roman" w:cs="Times New Roman"/>
          <w:color w:val="000000" w:themeColor="text1"/>
          <w:lang w:val="en-MY"/>
        </w:rPr>
      </w:pPr>
    </w:p>
    <w:p w14:paraId="537C8E6D" w14:textId="77777777" w:rsidR="00F90938" w:rsidRPr="00F90938" w:rsidRDefault="00F90938" w:rsidP="007477CD">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xplore multifactor authentication (MFA) options to add an extra layer of identity verification.</w:t>
      </w:r>
    </w:p>
    <w:p w14:paraId="6C70BD31" w14:textId="1CBA189D" w:rsidR="00F90938" w:rsidRDefault="00F90938" w:rsidP="007477CD">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lastRenderedPageBreak/>
        <w:t xml:space="preserve">Consider implementing adaptive authentication, dynamically adjusting security measures based on risk assessments and user </w:t>
      </w:r>
      <w:r w:rsidR="00970390" w:rsidRPr="00F90938">
        <w:rPr>
          <w:rFonts w:ascii="Times New Roman" w:hAnsi="Times New Roman" w:cs="Times New Roman"/>
          <w:color w:val="000000" w:themeColor="text1"/>
          <w:lang w:val="en-MY"/>
        </w:rPr>
        <w:t>behaviour</w:t>
      </w:r>
      <w:r w:rsidRPr="00F90938">
        <w:rPr>
          <w:rFonts w:ascii="Times New Roman" w:hAnsi="Times New Roman" w:cs="Times New Roman"/>
          <w:color w:val="000000" w:themeColor="text1"/>
          <w:lang w:val="en-MY"/>
        </w:rPr>
        <w:t>.</w:t>
      </w:r>
    </w:p>
    <w:p w14:paraId="3D61F0BC" w14:textId="77777777" w:rsidR="00970390" w:rsidRPr="00F90938" w:rsidRDefault="00970390" w:rsidP="00AA27B8">
      <w:pPr>
        <w:pStyle w:val="Paragraph2"/>
        <w:spacing w:after="0"/>
        <w:ind w:left="1080" w:firstLine="0"/>
        <w:rPr>
          <w:rFonts w:ascii="Times New Roman" w:hAnsi="Times New Roman" w:cs="Times New Roman"/>
          <w:color w:val="000000" w:themeColor="text1"/>
          <w:lang w:val="en-MY"/>
        </w:rPr>
      </w:pPr>
    </w:p>
    <w:p w14:paraId="3C16F996" w14:textId="296E8E5E" w:rsidR="00F90938" w:rsidRPr="00EA20FE" w:rsidRDefault="00EA20FE" w:rsidP="00AA27B8">
      <w:pPr>
        <w:pStyle w:val="Paragraph2"/>
        <w:spacing w:after="0"/>
        <w:rPr>
          <w:rFonts w:ascii="Times New Roman" w:hAnsi="Times New Roman" w:cs="Times New Roman"/>
          <w:b/>
          <w:bCs/>
          <w:color w:val="000000" w:themeColor="text1"/>
          <w:lang w:val="en-MY"/>
        </w:rPr>
      </w:pPr>
      <w:r w:rsidRPr="00EA20FE">
        <w:rPr>
          <w:rFonts w:ascii="Times New Roman" w:hAnsi="Times New Roman" w:cs="Times New Roman"/>
          <w:b/>
          <w:bCs/>
          <w:color w:val="000000" w:themeColor="text1"/>
          <w:lang w:val="en-MY"/>
        </w:rPr>
        <w:t>Maintenance of Security</w:t>
      </w:r>
    </w:p>
    <w:p w14:paraId="07EBBCB2" w14:textId="77777777" w:rsidR="00EA20FE" w:rsidRPr="00F90938" w:rsidRDefault="00EA20FE" w:rsidP="00AA27B8">
      <w:pPr>
        <w:pStyle w:val="Paragraph2"/>
        <w:spacing w:after="0"/>
        <w:rPr>
          <w:rFonts w:ascii="Times New Roman" w:hAnsi="Times New Roman" w:cs="Times New Roman"/>
          <w:color w:val="000000" w:themeColor="text1"/>
          <w:lang w:val="en-MY"/>
        </w:rPr>
      </w:pPr>
    </w:p>
    <w:p w14:paraId="5871C1D6" w14:textId="3A332160"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oftware Updates</w:t>
      </w:r>
    </w:p>
    <w:p w14:paraId="632B8F6E" w14:textId="77777777" w:rsidR="001445F3" w:rsidRPr="00F90938" w:rsidRDefault="001445F3" w:rsidP="00AA27B8">
      <w:pPr>
        <w:pStyle w:val="Paragraph2"/>
        <w:spacing w:after="0"/>
        <w:rPr>
          <w:rFonts w:ascii="Times New Roman" w:hAnsi="Times New Roman" w:cs="Times New Roman"/>
          <w:color w:val="000000" w:themeColor="text1"/>
          <w:lang w:val="en-MY"/>
        </w:rPr>
      </w:pPr>
    </w:p>
    <w:p w14:paraId="1F26207C" w14:textId="77777777" w:rsidR="00F90938" w:rsidRPr="00F90938" w:rsidRDefault="00F90938" w:rsidP="00FA618D">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Keep all software components, including the web application, database, and server, up to date.</w:t>
      </w:r>
    </w:p>
    <w:p w14:paraId="14B9048C" w14:textId="77777777" w:rsidR="00F90938" w:rsidRDefault="00F90938" w:rsidP="00FA618D">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Apply security patches promptly to address known vulnerabilities and ensure the latest security features are active.</w:t>
      </w:r>
    </w:p>
    <w:p w14:paraId="0B173A05" w14:textId="77777777" w:rsidR="001445F3" w:rsidRPr="00F90938" w:rsidRDefault="001445F3" w:rsidP="001445F3">
      <w:pPr>
        <w:pStyle w:val="Paragraph2"/>
        <w:spacing w:after="0"/>
        <w:ind w:left="1440" w:firstLine="0"/>
        <w:rPr>
          <w:rFonts w:ascii="Times New Roman" w:hAnsi="Times New Roman" w:cs="Times New Roman"/>
          <w:color w:val="000000" w:themeColor="text1"/>
          <w:lang w:val="en-MY"/>
        </w:rPr>
      </w:pPr>
    </w:p>
    <w:p w14:paraId="18F03DFD" w14:textId="56943465"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ata Backup and Recovery</w:t>
      </w:r>
    </w:p>
    <w:p w14:paraId="1137C79C" w14:textId="77777777" w:rsidR="001445F3" w:rsidRPr="00F90938" w:rsidRDefault="001445F3" w:rsidP="00AA27B8">
      <w:pPr>
        <w:pStyle w:val="Paragraph2"/>
        <w:spacing w:after="0"/>
        <w:rPr>
          <w:rFonts w:ascii="Times New Roman" w:hAnsi="Times New Roman" w:cs="Times New Roman"/>
          <w:color w:val="000000" w:themeColor="text1"/>
          <w:lang w:val="en-MY"/>
        </w:rPr>
      </w:pPr>
    </w:p>
    <w:p w14:paraId="5386BF31" w14:textId="77777777" w:rsidR="00F90938" w:rsidRPr="00F90938" w:rsidRDefault="00F90938" w:rsidP="00FA618D">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a robust data backup strategy to prevent data loss in case of unexpected incidents.</w:t>
      </w:r>
    </w:p>
    <w:p w14:paraId="7361A20D" w14:textId="77777777" w:rsidR="00F90938" w:rsidRDefault="00F90938" w:rsidP="00FA618D">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test data recovery procedures to verify their effectiveness and efficiency.</w:t>
      </w:r>
    </w:p>
    <w:p w14:paraId="7CAB542F" w14:textId="77777777" w:rsidR="001445F3" w:rsidRPr="00F90938" w:rsidRDefault="001445F3" w:rsidP="001445F3">
      <w:pPr>
        <w:pStyle w:val="Paragraph2"/>
        <w:spacing w:after="0"/>
        <w:ind w:left="1440" w:firstLine="0"/>
        <w:rPr>
          <w:rFonts w:ascii="Times New Roman" w:hAnsi="Times New Roman" w:cs="Times New Roman"/>
          <w:color w:val="000000" w:themeColor="text1"/>
          <w:lang w:val="en-MY"/>
        </w:rPr>
      </w:pPr>
    </w:p>
    <w:p w14:paraId="0392B21B" w14:textId="0EAADC56"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User Account Management</w:t>
      </w:r>
    </w:p>
    <w:p w14:paraId="72F291EC" w14:textId="77777777" w:rsidR="001445F3" w:rsidRPr="00F90938" w:rsidRDefault="001445F3" w:rsidP="00AA27B8">
      <w:pPr>
        <w:pStyle w:val="Paragraph2"/>
        <w:spacing w:after="0"/>
        <w:rPr>
          <w:rFonts w:ascii="Times New Roman" w:hAnsi="Times New Roman" w:cs="Times New Roman"/>
          <w:color w:val="000000" w:themeColor="text1"/>
          <w:lang w:val="en-MY"/>
        </w:rPr>
      </w:pPr>
    </w:p>
    <w:p w14:paraId="2DC76025" w14:textId="77777777" w:rsidR="00F90938" w:rsidRPr="00F90938" w:rsidRDefault="00F90938" w:rsidP="00FA618D">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review and audit user accounts to ensure only necessary personnel have access.</w:t>
      </w:r>
    </w:p>
    <w:p w14:paraId="54C036F8" w14:textId="77777777" w:rsidR="00F90938" w:rsidRDefault="00F90938" w:rsidP="00FA618D">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Disable or remove inactive accounts promptly to minimize potential security risks.</w:t>
      </w:r>
    </w:p>
    <w:p w14:paraId="2B73A8FE" w14:textId="77777777" w:rsidR="001445F3" w:rsidRPr="00F90938" w:rsidRDefault="001445F3" w:rsidP="001445F3">
      <w:pPr>
        <w:pStyle w:val="Paragraph2"/>
        <w:spacing w:after="0"/>
        <w:ind w:left="1440" w:firstLine="0"/>
        <w:rPr>
          <w:rFonts w:ascii="Times New Roman" w:hAnsi="Times New Roman" w:cs="Times New Roman"/>
          <w:color w:val="000000" w:themeColor="text1"/>
          <w:lang w:val="en-MY"/>
        </w:rPr>
      </w:pPr>
    </w:p>
    <w:p w14:paraId="6D09A587" w14:textId="4BD39A52" w:rsidR="00F90938" w:rsidRDefault="00F90938" w:rsidP="00AA27B8">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ocumentation and Knowledge Sharing</w:t>
      </w:r>
    </w:p>
    <w:p w14:paraId="643CF30B" w14:textId="77777777" w:rsidR="001445F3" w:rsidRPr="00F90938" w:rsidRDefault="001445F3" w:rsidP="00AA27B8">
      <w:pPr>
        <w:pStyle w:val="Paragraph2"/>
        <w:spacing w:after="0"/>
        <w:rPr>
          <w:rFonts w:ascii="Times New Roman" w:hAnsi="Times New Roman" w:cs="Times New Roman"/>
          <w:color w:val="000000" w:themeColor="text1"/>
          <w:lang w:val="en-MY"/>
        </w:rPr>
      </w:pPr>
    </w:p>
    <w:p w14:paraId="2620194A" w14:textId="77777777" w:rsidR="00F90938" w:rsidRPr="00F90938" w:rsidRDefault="00F90938" w:rsidP="00FA618D">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Maintain comprehensive documentation on security configurations and procedures.</w:t>
      </w:r>
    </w:p>
    <w:p w14:paraId="1D2E6A8E" w14:textId="55E9EFFB" w:rsidR="00612E30" w:rsidRPr="00EA47B7" w:rsidRDefault="00F90938" w:rsidP="00FA618D">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acilitate knowledge sharing among the development and security teams to promote a collaborative security approach.</w:t>
      </w:r>
    </w:p>
    <w:p w14:paraId="2290783F" w14:textId="38A03FAF" w:rsidR="00880C37" w:rsidRPr="00A652D3" w:rsidRDefault="00880C37" w:rsidP="00AA27B8">
      <w:pPr>
        <w:spacing w:line="360" w:lineRule="auto"/>
        <w:rPr>
          <w:rFonts w:ascii="Times New Roman" w:hAnsi="Times New Roman" w:cs="Times New Roman"/>
          <w:color w:val="000000" w:themeColor="text1"/>
          <w:szCs w:val="24"/>
        </w:rPr>
      </w:pPr>
    </w:p>
    <w:p w14:paraId="1B61E008" w14:textId="77777777" w:rsidR="00880C37" w:rsidRPr="00A652D3" w:rsidRDefault="00880C37" w:rsidP="00AA27B8">
      <w:pPr>
        <w:pStyle w:val="Heading1"/>
        <w:rPr>
          <w:rFonts w:ascii="Times New Roman" w:hAnsi="Times New Roman" w:cs="Times New Roman"/>
          <w:color w:val="000000" w:themeColor="text1"/>
        </w:rPr>
      </w:pPr>
      <w:bookmarkStart w:id="28" w:name="_Toc151546589"/>
      <w:r w:rsidRPr="00A652D3">
        <w:rPr>
          <w:rFonts w:ascii="Times New Roman" w:hAnsi="Times New Roman" w:cs="Times New Roman"/>
          <w:color w:val="000000" w:themeColor="text1"/>
        </w:rPr>
        <w:t>Summary</w:t>
      </w:r>
      <w:bookmarkEnd w:id="28"/>
    </w:p>
    <w:p w14:paraId="14DC4FE7" w14:textId="77777777" w:rsidR="00905C5C" w:rsidRPr="00A652D3" w:rsidRDefault="00905C5C" w:rsidP="00AA27B8">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9" w:name="_Toc151422787"/>
      <w:bookmarkStart w:id="30" w:name="_Toc151422806"/>
      <w:bookmarkStart w:id="31" w:name="_Toc151546590"/>
      <w:bookmarkEnd w:id="29"/>
      <w:bookmarkEnd w:id="30"/>
      <w:bookmarkEnd w:id="31"/>
    </w:p>
    <w:p w14:paraId="62F1FED9" w14:textId="77777777" w:rsidR="002C2069" w:rsidRPr="00A652D3" w:rsidRDefault="002C2069" w:rsidP="00AA27B8">
      <w:pPr>
        <w:pStyle w:val="Heading2"/>
        <w:rPr>
          <w:rFonts w:ascii="Times New Roman" w:hAnsi="Times New Roman" w:cs="Times New Roman"/>
          <w:color w:val="000000" w:themeColor="text1"/>
        </w:rPr>
      </w:pPr>
      <w:bookmarkStart w:id="32" w:name="_Toc151546591"/>
      <w:r w:rsidRPr="00A652D3">
        <w:rPr>
          <w:rFonts w:ascii="Times New Roman" w:hAnsi="Times New Roman" w:cs="Times New Roman"/>
          <w:color w:val="000000" w:themeColor="text1"/>
        </w:rPr>
        <w:t>Conclusion</w:t>
      </w:r>
      <w:bookmarkEnd w:id="32"/>
    </w:p>
    <w:p w14:paraId="1A9B6802" w14:textId="77777777" w:rsidR="00370E11" w:rsidRPr="00A652D3" w:rsidRDefault="00370E11" w:rsidP="00AA27B8">
      <w:pPr>
        <w:pStyle w:val="Paragraph2"/>
        <w:spacing w:after="0"/>
        <w:ind w:left="0" w:firstLine="0"/>
        <w:rPr>
          <w:rFonts w:ascii="Times New Roman" w:hAnsi="Times New Roman" w:cs="Times New Roman"/>
          <w:color w:val="000000" w:themeColor="text1"/>
        </w:rPr>
      </w:pPr>
    </w:p>
    <w:p w14:paraId="711BFC0E" w14:textId="1CC66A08" w:rsidR="00F06AFA" w:rsidRPr="00A652D3" w:rsidRDefault="004D07B9" w:rsidP="00AA27B8">
      <w:pPr>
        <w:pStyle w:val="Paragraph2"/>
        <w:spacing w:after="0"/>
        <w:ind w:left="851" w:firstLine="0"/>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t>In conclusion, the systematic approach to security upgrades, encompassing SQL statement modifications, advanced password hashing, and the integration of reCAPTCHA, marks a pivotal step towards fortifying the system against potential threats. The dedication to resolving identified issues and instituting ongoing security measures reflects our commitment to maintaining a resilient and secure platform.</w:t>
      </w:r>
    </w:p>
    <w:p w14:paraId="16607022" w14:textId="77777777" w:rsidR="00370E11" w:rsidRPr="00A652D3" w:rsidRDefault="00370E11" w:rsidP="00AA27B8">
      <w:pPr>
        <w:pStyle w:val="Paragraph2"/>
        <w:spacing w:after="0"/>
        <w:rPr>
          <w:rFonts w:ascii="Times New Roman" w:hAnsi="Times New Roman" w:cs="Times New Roman"/>
          <w:color w:val="000000" w:themeColor="text1"/>
        </w:rPr>
      </w:pPr>
    </w:p>
    <w:p w14:paraId="1318F545" w14:textId="77777777" w:rsidR="002C2069" w:rsidRPr="00A652D3" w:rsidRDefault="003D6652" w:rsidP="00AA27B8">
      <w:pPr>
        <w:pStyle w:val="Heading2"/>
        <w:rPr>
          <w:rFonts w:ascii="Times New Roman" w:hAnsi="Times New Roman" w:cs="Times New Roman"/>
          <w:color w:val="000000" w:themeColor="text1"/>
        </w:rPr>
      </w:pPr>
      <w:bookmarkStart w:id="33" w:name="_Toc151546592"/>
      <w:r w:rsidRPr="00A652D3">
        <w:rPr>
          <w:rFonts w:ascii="Times New Roman" w:hAnsi="Times New Roman" w:cs="Times New Roman"/>
          <w:color w:val="000000" w:themeColor="text1"/>
        </w:rPr>
        <w:t>Learning Outcome Achieved</w:t>
      </w:r>
      <w:bookmarkEnd w:id="33"/>
    </w:p>
    <w:p w14:paraId="060AF2BE" w14:textId="77777777" w:rsidR="004D07B9" w:rsidRPr="00A652D3" w:rsidRDefault="004D07B9" w:rsidP="00AA27B8">
      <w:pPr>
        <w:pStyle w:val="Paragraph2"/>
        <w:spacing w:after="0"/>
        <w:ind w:left="0" w:firstLine="0"/>
        <w:jc w:val="left"/>
        <w:rPr>
          <w:rFonts w:ascii="Times New Roman" w:hAnsi="Times New Roman" w:cs="Times New Roman"/>
          <w:color w:val="000000" w:themeColor="text1"/>
        </w:rPr>
      </w:pPr>
    </w:p>
    <w:p w14:paraId="7D72F237" w14:textId="77777777" w:rsidR="00626B91" w:rsidRPr="001C1529" w:rsidRDefault="004D07B9" w:rsidP="00E97779">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mproved Knowledge of Database Security</w:t>
      </w:r>
    </w:p>
    <w:p w14:paraId="4DAA1AE3" w14:textId="77777777" w:rsidR="00EC60E6" w:rsidRDefault="00EC60E6" w:rsidP="00AA27B8">
      <w:pPr>
        <w:pStyle w:val="Paragraph2"/>
        <w:spacing w:after="0"/>
        <w:ind w:left="1571" w:firstLine="0"/>
        <w:jc w:val="left"/>
        <w:rPr>
          <w:rFonts w:ascii="Times New Roman" w:hAnsi="Times New Roman" w:cs="Times New Roman"/>
          <w:color w:val="000000" w:themeColor="text1"/>
        </w:rPr>
      </w:pPr>
    </w:p>
    <w:p w14:paraId="6D0F0E41" w14:textId="7EEA4C02" w:rsidR="004D07B9" w:rsidRDefault="004D07B9" w:rsidP="00252EE1">
      <w:pPr>
        <w:pStyle w:val="Paragraph2"/>
        <w:numPr>
          <w:ilvl w:val="0"/>
          <w:numId w:val="21"/>
        </w:numPr>
        <w:spacing w:after="0"/>
        <w:jc w:val="left"/>
        <w:rPr>
          <w:rFonts w:ascii="Times New Roman" w:hAnsi="Times New Roman" w:cs="Times New Roman"/>
          <w:color w:val="000000" w:themeColor="text1"/>
        </w:rPr>
      </w:pPr>
      <w:r w:rsidRPr="00626B91">
        <w:rPr>
          <w:rFonts w:ascii="Times New Roman" w:hAnsi="Times New Roman" w:cs="Times New Roman"/>
          <w:color w:val="000000" w:themeColor="text1"/>
        </w:rPr>
        <w:t>By modifying SQL statements, we have gained a deeper understanding of how to protect databases from common vulnerabilities, particularly SQL injection.</w:t>
      </w:r>
    </w:p>
    <w:p w14:paraId="6592E4F4" w14:textId="77777777" w:rsidR="00EC60E6" w:rsidRPr="00626B91" w:rsidRDefault="00EC60E6" w:rsidP="00AA27B8">
      <w:pPr>
        <w:pStyle w:val="Paragraph2"/>
        <w:spacing w:after="0"/>
        <w:ind w:left="1571" w:firstLine="0"/>
        <w:jc w:val="left"/>
        <w:rPr>
          <w:rFonts w:ascii="Times New Roman" w:hAnsi="Times New Roman" w:cs="Times New Roman"/>
          <w:color w:val="000000" w:themeColor="text1"/>
        </w:rPr>
      </w:pPr>
    </w:p>
    <w:p w14:paraId="7B6A03D3" w14:textId="5355EE34" w:rsidR="00626B91" w:rsidRPr="001C1529" w:rsidRDefault="004D07B9" w:rsidP="00E97779">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Useful Applications of Advanced Password Hashing</w:t>
      </w:r>
    </w:p>
    <w:p w14:paraId="2351E582" w14:textId="77777777" w:rsidR="00EC60E6" w:rsidRDefault="00EC60E6" w:rsidP="00AA27B8">
      <w:pPr>
        <w:pStyle w:val="Paragraph2"/>
        <w:spacing w:after="0"/>
        <w:ind w:left="1571" w:firstLine="0"/>
        <w:jc w:val="left"/>
        <w:rPr>
          <w:rFonts w:ascii="Times New Roman" w:hAnsi="Times New Roman" w:cs="Times New Roman"/>
          <w:color w:val="000000" w:themeColor="text1"/>
        </w:rPr>
      </w:pPr>
    </w:p>
    <w:p w14:paraId="75A2CC65" w14:textId="3E667DD7" w:rsidR="00EC60E6" w:rsidRDefault="004D07B9" w:rsidP="00252EE1">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The switch to more secure password hashing methods has given us useful knowledge about how to protect user credentials.</w:t>
      </w:r>
    </w:p>
    <w:p w14:paraId="4D151F81" w14:textId="2FBFCA41" w:rsidR="004D07B9" w:rsidRPr="00A652D3" w:rsidRDefault="004D07B9" w:rsidP="00AA27B8">
      <w:pPr>
        <w:spacing w:line="360" w:lineRule="auto"/>
        <w:rPr>
          <w:rFonts w:ascii="Times New Roman" w:hAnsi="Times New Roman" w:cs="Times New Roman"/>
          <w:color w:val="000000" w:themeColor="text1"/>
        </w:rPr>
      </w:pPr>
    </w:p>
    <w:p w14:paraId="4D4EE342" w14:textId="77777777" w:rsidR="00604C79" w:rsidRPr="001C1529" w:rsidRDefault="004D07B9" w:rsidP="00E97779">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ncluding reCAPTCHA to Boost Authentication</w:t>
      </w:r>
    </w:p>
    <w:p w14:paraId="6C01B84C" w14:textId="77777777" w:rsidR="00EC60E6" w:rsidRDefault="00EC60E6" w:rsidP="00AA27B8">
      <w:pPr>
        <w:pStyle w:val="Paragraph2"/>
        <w:spacing w:after="0"/>
        <w:ind w:left="1571" w:firstLine="0"/>
        <w:jc w:val="left"/>
        <w:rPr>
          <w:rFonts w:ascii="Times New Roman" w:hAnsi="Times New Roman" w:cs="Times New Roman"/>
          <w:color w:val="000000" w:themeColor="text1"/>
        </w:rPr>
      </w:pPr>
    </w:p>
    <w:p w14:paraId="01883768" w14:textId="45B86030" w:rsidR="004D07B9" w:rsidRDefault="004D07B9" w:rsidP="00252EE1">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In addition to reducing the possibility of automated attacks, the effective integration of reCAPTCHA shows that we can easily integrate sophisticated security features.</w:t>
      </w:r>
    </w:p>
    <w:p w14:paraId="30501049" w14:textId="77777777" w:rsidR="00EC60E6" w:rsidRPr="00A652D3" w:rsidRDefault="00EC60E6" w:rsidP="00AA27B8">
      <w:pPr>
        <w:pStyle w:val="Paragraph2"/>
        <w:spacing w:after="0"/>
        <w:ind w:left="1571" w:firstLine="0"/>
        <w:jc w:val="left"/>
        <w:rPr>
          <w:rFonts w:ascii="Times New Roman" w:hAnsi="Times New Roman" w:cs="Times New Roman"/>
          <w:color w:val="000000" w:themeColor="text1"/>
        </w:rPr>
      </w:pPr>
    </w:p>
    <w:p w14:paraId="6FCC4C61" w14:textId="77777777" w:rsidR="00A772C5" w:rsidRPr="001C1529" w:rsidRDefault="004D07B9" w:rsidP="00E97779">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Strategies for Constant Improvement</w:t>
      </w:r>
    </w:p>
    <w:p w14:paraId="57E66C04" w14:textId="77777777" w:rsidR="00124673" w:rsidRDefault="00124673" w:rsidP="00AA27B8">
      <w:pPr>
        <w:pStyle w:val="Paragraph2"/>
        <w:spacing w:after="0"/>
        <w:ind w:left="1571" w:firstLine="0"/>
        <w:jc w:val="left"/>
        <w:rPr>
          <w:rFonts w:ascii="Times New Roman" w:hAnsi="Times New Roman" w:cs="Times New Roman"/>
          <w:color w:val="000000" w:themeColor="text1"/>
        </w:rPr>
      </w:pPr>
    </w:p>
    <w:p w14:paraId="684260E2" w14:textId="475054A6" w:rsidR="00AF2EA9" w:rsidRPr="00A652D3" w:rsidRDefault="004D07B9" w:rsidP="00252EE1">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Our commitment to adapting to changing security challenges is demonstrated by the implementation of continuous improvement strategies, such as frequent security audits and employee training.</w:t>
      </w:r>
    </w:p>
    <w:p w14:paraId="145326B9" w14:textId="77777777" w:rsidR="00361825" w:rsidRPr="00A652D3" w:rsidRDefault="00361825" w:rsidP="00AA27B8">
      <w:pPr>
        <w:spacing w:line="360" w:lineRule="auto"/>
        <w:rPr>
          <w:rFonts w:ascii="Times New Roman" w:hAnsi="Times New Roman" w:cs="Times New Roman"/>
          <w:color w:val="000000" w:themeColor="text1"/>
        </w:rPr>
      </w:pPr>
    </w:p>
    <w:p w14:paraId="55014552" w14:textId="77777777" w:rsidR="002C2069" w:rsidRPr="00A652D3" w:rsidRDefault="002C2069" w:rsidP="00AA27B8">
      <w:pPr>
        <w:spacing w:line="360" w:lineRule="auto"/>
        <w:rPr>
          <w:rFonts w:ascii="Times New Roman" w:hAnsi="Times New Roman" w:cs="Times New Roman"/>
          <w:color w:val="000000" w:themeColor="text1"/>
          <w:szCs w:val="24"/>
        </w:rPr>
      </w:pPr>
    </w:p>
    <w:p w14:paraId="2CCD4AE2" w14:textId="77777777" w:rsidR="00880C37" w:rsidRPr="00A652D3" w:rsidRDefault="00880C37" w:rsidP="00AA27B8">
      <w:pPr>
        <w:spacing w:line="360" w:lineRule="auto"/>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br w:type="page"/>
      </w:r>
    </w:p>
    <w:p w14:paraId="5ABE8FC0" w14:textId="77777777" w:rsidR="00880C37" w:rsidRPr="00A652D3" w:rsidRDefault="00880C37" w:rsidP="00AA27B8">
      <w:pPr>
        <w:pStyle w:val="Heading1"/>
        <w:rPr>
          <w:rFonts w:ascii="Times New Roman" w:hAnsi="Times New Roman" w:cs="Times New Roman"/>
          <w:color w:val="000000" w:themeColor="text1"/>
        </w:rPr>
      </w:pPr>
      <w:bookmarkStart w:id="34" w:name="_Toc151546593"/>
      <w:r w:rsidRPr="00A652D3">
        <w:rPr>
          <w:rFonts w:ascii="Times New Roman" w:hAnsi="Times New Roman" w:cs="Times New Roman"/>
          <w:color w:val="000000" w:themeColor="text1"/>
        </w:rPr>
        <w:lastRenderedPageBreak/>
        <w:t>References</w:t>
      </w:r>
      <w:bookmarkEnd w:id="34"/>
    </w:p>
    <w:p w14:paraId="5B9D95CF" w14:textId="48EEE1F2" w:rsidR="00EC4AEE" w:rsidRPr="00A652D3" w:rsidRDefault="00EC4AEE" w:rsidP="00AA27B8">
      <w:pPr>
        <w:adjustRightInd w:val="0"/>
        <w:spacing w:line="360" w:lineRule="auto"/>
        <w:rPr>
          <w:rFonts w:ascii="Times New Roman" w:hAnsi="Times New Roman" w:cs="Times New Roman"/>
          <w:noProof/>
          <w:color w:val="000000" w:themeColor="text1"/>
        </w:rPr>
      </w:pPr>
      <w:r w:rsidRPr="00A652D3">
        <w:rPr>
          <w:rFonts w:ascii="Times New Roman" w:hAnsi="Times New Roman" w:cs="Times New Roman"/>
          <w:color w:val="000000" w:themeColor="text1"/>
        </w:rPr>
        <w:fldChar w:fldCharType="begin" w:fldLock="1"/>
      </w:r>
      <w:r w:rsidRPr="00A652D3">
        <w:rPr>
          <w:rFonts w:ascii="Times New Roman" w:hAnsi="Times New Roman" w:cs="Times New Roman"/>
          <w:color w:val="000000" w:themeColor="text1"/>
        </w:rPr>
        <w:instrText xml:space="preserve">ADDIN Mendeley Bibliography CSL_BIBLIOGRAPHY </w:instrText>
      </w:r>
      <w:r w:rsidRPr="00A652D3">
        <w:rPr>
          <w:rFonts w:ascii="Times New Roman" w:hAnsi="Times New Roman" w:cs="Times New Roman"/>
          <w:color w:val="000000" w:themeColor="text1"/>
        </w:rPr>
        <w:fldChar w:fldCharType="separate"/>
      </w:r>
    </w:p>
    <w:p w14:paraId="478916F7" w14:textId="77777777" w:rsidR="00880C37" w:rsidRPr="00A652D3" w:rsidRDefault="00EC4AEE" w:rsidP="00AA27B8">
      <w:pPr>
        <w:pStyle w:val="Paragraph1"/>
        <w:spacing w:after="0"/>
        <w:ind w:firstLine="0"/>
        <w:rPr>
          <w:rFonts w:ascii="Times New Roman" w:hAnsi="Times New Roman" w:cs="Times New Roman"/>
          <w:color w:val="000000" w:themeColor="text1"/>
        </w:rPr>
      </w:pPr>
      <w:r w:rsidRPr="00A652D3">
        <w:rPr>
          <w:rFonts w:ascii="Times New Roman" w:hAnsi="Times New Roman" w:cs="Times New Roman"/>
          <w:color w:val="000000" w:themeColor="text1"/>
        </w:rPr>
        <w:fldChar w:fldCharType="end"/>
      </w:r>
      <w:r w:rsidR="00880C37" w:rsidRPr="00A652D3">
        <w:rPr>
          <w:rFonts w:ascii="Times New Roman" w:hAnsi="Times New Roman" w:cs="Times New Roman"/>
          <w:color w:val="000000" w:themeColor="text1"/>
        </w:rPr>
        <w:br w:type="page"/>
      </w:r>
    </w:p>
    <w:p w14:paraId="7142E9BA" w14:textId="77777777" w:rsidR="00880C37" w:rsidRPr="00A652D3" w:rsidRDefault="00880C37" w:rsidP="00AA27B8">
      <w:pPr>
        <w:pStyle w:val="Heading1"/>
        <w:rPr>
          <w:rFonts w:ascii="Times New Roman" w:hAnsi="Times New Roman" w:cs="Times New Roman"/>
          <w:color w:val="000000" w:themeColor="text1"/>
        </w:rPr>
      </w:pPr>
      <w:bookmarkStart w:id="35" w:name="_Toc151546594"/>
      <w:r w:rsidRPr="00A652D3">
        <w:rPr>
          <w:rFonts w:ascii="Times New Roman" w:hAnsi="Times New Roman" w:cs="Times New Roman"/>
          <w:color w:val="000000" w:themeColor="text1"/>
        </w:rPr>
        <w:lastRenderedPageBreak/>
        <w:t>Appendix</w:t>
      </w:r>
      <w:bookmarkEnd w:id="35"/>
    </w:p>
    <w:p w14:paraId="2F0D8945" w14:textId="77777777" w:rsidR="00880C37" w:rsidRPr="00A652D3" w:rsidRDefault="00880C37" w:rsidP="00AA27B8">
      <w:pPr>
        <w:adjustRightInd w:val="0"/>
        <w:spacing w:line="360" w:lineRule="auto"/>
        <w:rPr>
          <w:rFonts w:ascii="Times New Roman" w:hAnsi="Times New Roman" w:cs="Times New Roman"/>
          <w:noProof/>
          <w:color w:val="000000" w:themeColor="text1"/>
          <w:szCs w:val="24"/>
        </w:rPr>
      </w:pPr>
    </w:p>
    <w:p w14:paraId="3557E9EB" w14:textId="77777777" w:rsidR="00880C37" w:rsidRPr="00A652D3" w:rsidRDefault="00880C37" w:rsidP="00AA27B8">
      <w:pPr>
        <w:spacing w:line="360" w:lineRule="auto"/>
        <w:rPr>
          <w:rFonts w:ascii="Times New Roman" w:hAnsi="Times New Roman" w:cs="Times New Roman"/>
          <w:color w:val="000000" w:themeColor="text1"/>
        </w:rPr>
      </w:pPr>
    </w:p>
    <w:p w14:paraId="08B5ABA6" w14:textId="77777777" w:rsidR="00880C37" w:rsidRPr="00A652D3" w:rsidRDefault="00880C37" w:rsidP="00AA27B8">
      <w:pPr>
        <w:spacing w:line="360" w:lineRule="auto"/>
        <w:rPr>
          <w:rFonts w:ascii="Times New Roman" w:hAnsi="Times New Roman" w:cs="Times New Roman"/>
          <w:color w:val="000000" w:themeColor="text1"/>
        </w:rPr>
      </w:pPr>
    </w:p>
    <w:p w14:paraId="3C86B986" w14:textId="77777777" w:rsidR="00880C37" w:rsidRPr="00A652D3" w:rsidRDefault="00880C37" w:rsidP="00AA27B8">
      <w:pPr>
        <w:spacing w:line="360" w:lineRule="auto"/>
        <w:rPr>
          <w:rFonts w:ascii="Times New Roman" w:hAnsi="Times New Roman" w:cs="Times New Roman"/>
          <w:color w:val="000000" w:themeColor="text1"/>
          <w:szCs w:val="24"/>
        </w:rPr>
      </w:pPr>
    </w:p>
    <w:sectPr w:rsidR="00880C37" w:rsidRPr="00A652D3"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E9B7A" w14:textId="77777777" w:rsidR="00433083" w:rsidRDefault="00433083" w:rsidP="00382869">
      <w:r>
        <w:separator/>
      </w:r>
    </w:p>
    <w:p w14:paraId="062F7F8D" w14:textId="77777777" w:rsidR="00433083" w:rsidRDefault="00433083"/>
  </w:endnote>
  <w:endnote w:type="continuationSeparator" w:id="0">
    <w:p w14:paraId="2708F5F2" w14:textId="77777777" w:rsidR="00433083" w:rsidRDefault="00433083" w:rsidP="00382869">
      <w:r>
        <w:continuationSeparator/>
      </w:r>
    </w:p>
    <w:p w14:paraId="1DD00A3A" w14:textId="77777777" w:rsidR="00433083" w:rsidRDefault="004330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770FB" w14:textId="77777777" w:rsidR="00433083" w:rsidRDefault="00433083" w:rsidP="00382869">
      <w:r>
        <w:separator/>
      </w:r>
    </w:p>
    <w:p w14:paraId="6E763E79" w14:textId="77777777" w:rsidR="00433083" w:rsidRDefault="00433083"/>
  </w:footnote>
  <w:footnote w:type="continuationSeparator" w:id="0">
    <w:p w14:paraId="5AFA1670" w14:textId="77777777" w:rsidR="00433083" w:rsidRDefault="00433083" w:rsidP="00382869">
      <w:r>
        <w:continuationSeparator/>
      </w:r>
    </w:p>
    <w:p w14:paraId="473B9E0E" w14:textId="77777777" w:rsidR="00433083" w:rsidRDefault="0043308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63C5B9B"/>
    <w:multiLevelType w:val="multilevel"/>
    <w:tmpl w:val="AA980D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3" w15:restartNumberingAfterBreak="0">
    <w:nsid w:val="0DC043E5"/>
    <w:multiLevelType w:val="multilevel"/>
    <w:tmpl w:val="1CD4752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A15276"/>
    <w:multiLevelType w:val="hybridMultilevel"/>
    <w:tmpl w:val="71A429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6"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C33C0C"/>
    <w:multiLevelType w:val="multilevel"/>
    <w:tmpl w:val="7806E9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91069F"/>
    <w:multiLevelType w:val="multilevel"/>
    <w:tmpl w:val="C0E6EA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FF5C08"/>
    <w:multiLevelType w:val="hybridMultilevel"/>
    <w:tmpl w:val="6BF2B47A"/>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E64E84"/>
    <w:multiLevelType w:val="hybridMultilevel"/>
    <w:tmpl w:val="D47ADB7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2" w15:restartNumberingAfterBreak="0">
    <w:nsid w:val="2D654A2A"/>
    <w:multiLevelType w:val="multilevel"/>
    <w:tmpl w:val="6F3811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81A71FF"/>
    <w:multiLevelType w:val="multilevel"/>
    <w:tmpl w:val="490A94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16" w15:restartNumberingAfterBreak="0">
    <w:nsid w:val="3F8807DF"/>
    <w:multiLevelType w:val="multilevel"/>
    <w:tmpl w:val="3866002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1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4FB10198"/>
    <w:multiLevelType w:val="hybridMultilevel"/>
    <w:tmpl w:val="83DE39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28205A2"/>
    <w:multiLevelType w:val="multilevel"/>
    <w:tmpl w:val="763413A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8522DE"/>
    <w:multiLevelType w:val="multilevel"/>
    <w:tmpl w:val="97BA5A3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8814A4"/>
    <w:multiLevelType w:val="hybridMultilevel"/>
    <w:tmpl w:val="0C60395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571"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B551E7"/>
    <w:multiLevelType w:val="multilevel"/>
    <w:tmpl w:val="75C2146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6401C2"/>
    <w:multiLevelType w:val="multilevel"/>
    <w:tmpl w:val="10B410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8" w15:restartNumberingAfterBreak="0">
    <w:nsid w:val="73D22048"/>
    <w:multiLevelType w:val="hybridMultilevel"/>
    <w:tmpl w:val="8684D84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9" w15:restartNumberingAfterBreak="0">
    <w:nsid w:val="741B7A6A"/>
    <w:multiLevelType w:val="multilevel"/>
    <w:tmpl w:val="112650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2" w15:restartNumberingAfterBreak="0">
    <w:nsid w:val="7D4B008E"/>
    <w:multiLevelType w:val="multilevel"/>
    <w:tmpl w:val="07B635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5"/>
  </w:num>
  <w:num w:numId="2" w16cid:durableId="1309942430">
    <w:abstractNumId w:val="2"/>
  </w:num>
  <w:num w:numId="3" w16cid:durableId="2051413768">
    <w:abstractNumId w:val="17"/>
  </w:num>
  <w:num w:numId="4" w16cid:durableId="1880387013">
    <w:abstractNumId w:val="0"/>
  </w:num>
  <w:num w:numId="5" w16cid:durableId="1353219050">
    <w:abstractNumId w:val="21"/>
  </w:num>
  <w:num w:numId="6" w16cid:durableId="1157454019">
    <w:abstractNumId w:val="19"/>
  </w:num>
  <w:num w:numId="7" w16cid:durableId="1845970271">
    <w:abstractNumId w:val="18"/>
  </w:num>
  <w:num w:numId="8" w16cid:durableId="1203900641">
    <w:abstractNumId w:val="15"/>
  </w:num>
  <w:num w:numId="9" w16cid:durableId="801506265">
    <w:abstractNumId w:val="6"/>
  </w:num>
  <w:num w:numId="10" w16cid:durableId="2018733359">
    <w:abstractNumId w:val="13"/>
  </w:num>
  <w:num w:numId="11" w16cid:durableId="1030955034">
    <w:abstractNumId w:val="10"/>
  </w:num>
  <w:num w:numId="12" w16cid:durableId="1784768299">
    <w:abstractNumId w:val="27"/>
  </w:num>
  <w:num w:numId="13" w16cid:durableId="1126656814">
    <w:abstractNumId w:val="31"/>
  </w:num>
  <w:num w:numId="14" w16cid:durableId="678435084">
    <w:abstractNumId w:val="30"/>
  </w:num>
  <w:num w:numId="15" w16cid:durableId="308632342">
    <w:abstractNumId w:val="33"/>
  </w:num>
  <w:num w:numId="16" w16cid:durableId="1685672672">
    <w:abstractNumId w:val="29"/>
  </w:num>
  <w:num w:numId="17" w16cid:durableId="1131555985">
    <w:abstractNumId w:val="14"/>
  </w:num>
  <w:num w:numId="18" w16cid:durableId="845052055">
    <w:abstractNumId w:val="32"/>
  </w:num>
  <w:num w:numId="19" w16cid:durableId="209995345">
    <w:abstractNumId w:val="24"/>
  </w:num>
  <w:num w:numId="20" w16cid:durableId="2119597288">
    <w:abstractNumId w:val="11"/>
  </w:num>
  <w:num w:numId="21" w16cid:durableId="530874032">
    <w:abstractNumId w:val="28"/>
  </w:num>
  <w:num w:numId="22" w16cid:durableId="615720238">
    <w:abstractNumId w:val="26"/>
  </w:num>
  <w:num w:numId="23" w16cid:durableId="1543712935">
    <w:abstractNumId w:val="7"/>
  </w:num>
  <w:num w:numId="24" w16cid:durableId="1495681803">
    <w:abstractNumId w:val="22"/>
  </w:num>
  <w:num w:numId="25" w16cid:durableId="750278842">
    <w:abstractNumId w:val="16"/>
  </w:num>
  <w:num w:numId="26" w16cid:durableId="1312950207">
    <w:abstractNumId w:val="23"/>
  </w:num>
  <w:num w:numId="27" w16cid:durableId="1480418794">
    <w:abstractNumId w:val="3"/>
  </w:num>
  <w:num w:numId="28" w16cid:durableId="948928179">
    <w:abstractNumId w:val="8"/>
  </w:num>
  <w:num w:numId="29" w16cid:durableId="333921809">
    <w:abstractNumId w:val="1"/>
  </w:num>
  <w:num w:numId="30" w16cid:durableId="733700331">
    <w:abstractNumId w:val="20"/>
  </w:num>
  <w:num w:numId="31" w16cid:durableId="186329967">
    <w:abstractNumId w:val="4"/>
  </w:num>
  <w:num w:numId="32" w16cid:durableId="1827165751">
    <w:abstractNumId w:val="9"/>
  </w:num>
  <w:num w:numId="33" w16cid:durableId="1981643224">
    <w:abstractNumId w:val="12"/>
  </w:num>
  <w:num w:numId="34" w16cid:durableId="157346987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2742D"/>
    <w:rsid w:val="0004173D"/>
    <w:rsid w:val="000445D0"/>
    <w:rsid w:val="00071397"/>
    <w:rsid w:val="00072888"/>
    <w:rsid w:val="000760FC"/>
    <w:rsid w:val="00093A6A"/>
    <w:rsid w:val="000A2373"/>
    <w:rsid w:val="000A2FA7"/>
    <w:rsid w:val="000A41B7"/>
    <w:rsid w:val="000A4537"/>
    <w:rsid w:val="000A6790"/>
    <w:rsid w:val="000B28D6"/>
    <w:rsid w:val="000C07B2"/>
    <w:rsid w:val="000C573B"/>
    <w:rsid w:val="000E3773"/>
    <w:rsid w:val="000E56DE"/>
    <w:rsid w:val="001000BB"/>
    <w:rsid w:val="001011D3"/>
    <w:rsid w:val="0012394A"/>
    <w:rsid w:val="00124673"/>
    <w:rsid w:val="0012596B"/>
    <w:rsid w:val="0013007A"/>
    <w:rsid w:val="0013053E"/>
    <w:rsid w:val="00142272"/>
    <w:rsid w:val="001445F3"/>
    <w:rsid w:val="0015000D"/>
    <w:rsid w:val="00151BEC"/>
    <w:rsid w:val="0016167F"/>
    <w:rsid w:val="00192FB1"/>
    <w:rsid w:val="001A4328"/>
    <w:rsid w:val="001B1809"/>
    <w:rsid w:val="001B2C21"/>
    <w:rsid w:val="001B73B1"/>
    <w:rsid w:val="001C1529"/>
    <w:rsid w:val="001C677A"/>
    <w:rsid w:val="001D406F"/>
    <w:rsid w:val="001D516F"/>
    <w:rsid w:val="00203648"/>
    <w:rsid w:val="002221CD"/>
    <w:rsid w:val="002270CB"/>
    <w:rsid w:val="00234106"/>
    <w:rsid w:val="00236542"/>
    <w:rsid w:val="0025209F"/>
    <w:rsid w:val="00252EE1"/>
    <w:rsid w:val="0026497B"/>
    <w:rsid w:val="00270E6E"/>
    <w:rsid w:val="00290720"/>
    <w:rsid w:val="002970AF"/>
    <w:rsid w:val="002A3D65"/>
    <w:rsid w:val="002A7354"/>
    <w:rsid w:val="002B522D"/>
    <w:rsid w:val="002C2069"/>
    <w:rsid w:val="002E1024"/>
    <w:rsid w:val="002E4C54"/>
    <w:rsid w:val="002F5CF2"/>
    <w:rsid w:val="0030634E"/>
    <w:rsid w:val="00313B88"/>
    <w:rsid w:val="00317607"/>
    <w:rsid w:val="00322B6F"/>
    <w:rsid w:val="00345609"/>
    <w:rsid w:val="00361825"/>
    <w:rsid w:val="00367EE6"/>
    <w:rsid w:val="00370E11"/>
    <w:rsid w:val="0037162D"/>
    <w:rsid w:val="00382869"/>
    <w:rsid w:val="00391B2C"/>
    <w:rsid w:val="003A5332"/>
    <w:rsid w:val="003B01D7"/>
    <w:rsid w:val="003B49DF"/>
    <w:rsid w:val="003B5872"/>
    <w:rsid w:val="003D068B"/>
    <w:rsid w:val="003D6652"/>
    <w:rsid w:val="0041249C"/>
    <w:rsid w:val="00421B51"/>
    <w:rsid w:val="00432D40"/>
    <w:rsid w:val="00433083"/>
    <w:rsid w:val="004359EC"/>
    <w:rsid w:val="00444ECA"/>
    <w:rsid w:val="00445E05"/>
    <w:rsid w:val="00473E83"/>
    <w:rsid w:val="00487985"/>
    <w:rsid w:val="004915A6"/>
    <w:rsid w:val="00493074"/>
    <w:rsid w:val="004C0F27"/>
    <w:rsid w:val="004C1E09"/>
    <w:rsid w:val="004C7371"/>
    <w:rsid w:val="004D07B9"/>
    <w:rsid w:val="004D151A"/>
    <w:rsid w:val="004D6E66"/>
    <w:rsid w:val="004E07DE"/>
    <w:rsid w:val="004E5FE4"/>
    <w:rsid w:val="004F3681"/>
    <w:rsid w:val="004F6D65"/>
    <w:rsid w:val="004F6F8F"/>
    <w:rsid w:val="005106D4"/>
    <w:rsid w:val="00543A80"/>
    <w:rsid w:val="0054454D"/>
    <w:rsid w:val="00552BFC"/>
    <w:rsid w:val="005543EF"/>
    <w:rsid w:val="00555E55"/>
    <w:rsid w:val="00560EF3"/>
    <w:rsid w:val="00563B6E"/>
    <w:rsid w:val="00584645"/>
    <w:rsid w:val="005931EA"/>
    <w:rsid w:val="005A7C9C"/>
    <w:rsid w:val="005B0190"/>
    <w:rsid w:val="005B47BE"/>
    <w:rsid w:val="005D3C10"/>
    <w:rsid w:val="005E321B"/>
    <w:rsid w:val="00604C79"/>
    <w:rsid w:val="00612E30"/>
    <w:rsid w:val="00613AFD"/>
    <w:rsid w:val="0062066F"/>
    <w:rsid w:val="00626B91"/>
    <w:rsid w:val="00647099"/>
    <w:rsid w:val="0064742C"/>
    <w:rsid w:val="00666FCC"/>
    <w:rsid w:val="006778C7"/>
    <w:rsid w:val="0068047B"/>
    <w:rsid w:val="00685BA2"/>
    <w:rsid w:val="006914EE"/>
    <w:rsid w:val="006A3FC4"/>
    <w:rsid w:val="006D6B03"/>
    <w:rsid w:val="006D7ACB"/>
    <w:rsid w:val="006F162C"/>
    <w:rsid w:val="006F24F2"/>
    <w:rsid w:val="006F662D"/>
    <w:rsid w:val="00701A21"/>
    <w:rsid w:val="0070482C"/>
    <w:rsid w:val="007070C2"/>
    <w:rsid w:val="00724B5A"/>
    <w:rsid w:val="00733944"/>
    <w:rsid w:val="0073704A"/>
    <w:rsid w:val="007477CD"/>
    <w:rsid w:val="0075353A"/>
    <w:rsid w:val="0075512B"/>
    <w:rsid w:val="007646A5"/>
    <w:rsid w:val="007702A3"/>
    <w:rsid w:val="00792B9A"/>
    <w:rsid w:val="0079311F"/>
    <w:rsid w:val="00797BD6"/>
    <w:rsid w:val="007B41A1"/>
    <w:rsid w:val="007B6F1F"/>
    <w:rsid w:val="007C2BF2"/>
    <w:rsid w:val="007E2603"/>
    <w:rsid w:val="007E3913"/>
    <w:rsid w:val="007F57E5"/>
    <w:rsid w:val="007F5FF1"/>
    <w:rsid w:val="007F734E"/>
    <w:rsid w:val="00800459"/>
    <w:rsid w:val="00801CBA"/>
    <w:rsid w:val="0080711F"/>
    <w:rsid w:val="00821E99"/>
    <w:rsid w:val="00830BF0"/>
    <w:rsid w:val="00846032"/>
    <w:rsid w:val="00851681"/>
    <w:rsid w:val="0085449D"/>
    <w:rsid w:val="00880C37"/>
    <w:rsid w:val="00894010"/>
    <w:rsid w:val="008B1621"/>
    <w:rsid w:val="008C3567"/>
    <w:rsid w:val="008D2CF3"/>
    <w:rsid w:val="008D4E8C"/>
    <w:rsid w:val="008D7603"/>
    <w:rsid w:val="008E6C83"/>
    <w:rsid w:val="00905C5C"/>
    <w:rsid w:val="0091559A"/>
    <w:rsid w:val="00931A97"/>
    <w:rsid w:val="00935C0E"/>
    <w:rsid w:val="009510A9"/>
    <w:rsid w:val="00957408"/>
    <w:rsid w:val="00970390"/>
    <w:rsid w:val="00971400"/>
    <w:rsid w:val="009970D5"/>
    <w:rsid w:val="009A7EB7"/>
    <w:rsid w:val="009C113C"/>
    <w:rsid w:val="009C4F25"/>
    <w:rsid w:val="009C6638"/>
    <w:rsid w:val="009D05AD"/>
    <w:rsid w:val="009E3FF7"/>
    <w:rsid w:val="009E4C33"/>
    <w:rsid w:val="009F4C24"/>
    <w:rsid w:val="00A04C7D"/>
    <w:rsid w:val="00A1486D"/>
    <w:rsid w:val="00A16CF9"/>
    <w:rsid w:val="00A220C3"/>
    <w:rsid w:val="00A30294"/>
    <w:rsid w:val="00A3076D"/>
    <w:rsid w:val="00A32BBA"/>
    <w:rsid w:val="00A4454A"/>
    <w:rsid w:val="00A5435F"/>
    <w:rsid w:val="00A552D8"/>
    <w:rsid w:val="00A652D3"/>
    <w:rsid w:val="00A6621F"/>
    <w:rsid w:val="00A670AD"/>
    <w:rsid w:val="00A74CDA"/>
    <w:rsid w:val="00A772C5"/>
    <w:rsid w:val="00A82AFA"/>
    <w:rsid w:val="00A92A06"/>
    <w:rsid w:val="00A964C2"/>
    <w:rsid w:val="00AA27B8"/>
    <w:rsid w:val="00AA74F2"/>
    <w:rsid w:val="00AC2322"/>
    <w:rsid w:val="00AC57FC"/>
    <w:rsid w:val="00AD09B6"/>
    <w:rsid w:val="00AD3A24"/>
    <w:rsid w:val="00AE4180"/>
    <w:rsid w:val="00AE5FBC"/>
    <w:rsid w:val="00AE7E2F"/>
    <w:rsid w:val="00AF1F02"/>
    <w:rsid w:val="00AF2EA9"/>
    <w:rsid w:val="00AF7F7E"/>
    <w:rsid w:val="00B109CB"/>
    <w:rsid w:val="00B34FDF"/>
    <w:rsid w:val="00B42AB6"/>
    <w:rsid w:val="00B44B8C"/>
    <w:rsid w:val="00B5073A"/>
    <w:rsid w:val="00B50955"/>
    <w:rsid w:val="00B5697F"/>
    <w:rsid w:val="00B60EE7"/>
    <w:rsid w:val="00B81BBA"/>
    <w:rsid w:val="00B91F44"/>
    <w:rsid w:val="00B92C62"/>
    <w:rsid w:val="00B96C8B"/>
    <w:rsid w:val="00BA5228"/>
    <w:rsid w:val="00BB4D12"/>
    <w:rsid w:val="00BC2B65"/>
    <w:rsid w:val="00BC47E6"/>
    <w:rsid w:val="00BE5FDD"/>
    <w:rsid w:val="00BF24E0"/>
    <w:rsid w:val="00C055A9"/>
    <w:rsid w:val="00C262EE"/>
    <w:rsid w:val="00C2734A"/>
    <w:rsid w:val="00C31772"/>
    <w:rsid w:val="00C3385A"/>
    <w:rsid w:val="00C43EAD"/>
    <w:rsid w:val="00C530A2"/>
    <w:rsid w:val="00C53E7C"/>
    <w:rsid w:val="00C6095D"/>
    <w:rsid w:val="00C61D44"/>
    <w:rsid w:val="00C831EF"/>
    <w:rsid w:val="00CA264D"/>
    <w:rsid w:val="00CA2BF9"/>
    <w:rsid w:val="00CB2687"/>
    <w:rsid w:val="00CD11F9"/>
    <w:rsid w:val="00CD28C5"/>
    <w:rsid w:val="00D0178E"/>
    <w:rsid w:val="00D01A63"/>
    <w:rsid w:val="00D230B6"/>
    <w:rsid w:val="00D3619C"/>
    <w:rsid w:val="00D37012"/>
    <w:rsid w:val="00D4066A"/>
    <w:rsid w:val="00D52FE3"/>
    <w:rsid w:val="00D63A1F"/>
    <w:rsid w:val="00D71B20"/>
    <w:rsid w:val="00D73E22"/>
    <w:rsid w:val="00D7506F"/>
    <w:rsid w:val="00D86FD7"/>
    <w:rsid w:val="00D93525"/>
    <w:rsid w:val="00DA0D2A"/>
    <w:rsid w:val="00DB0BC1"/>
    <w:rsid w:val="00DC6399"/>
    <w:rsid w:val="00DC6F8A"/>
    <w:rsid w:val="00DD3162"/>
    <w:rsid w:val="00DD7207"/>
    <w:rsid w:val="00DE6AF5"/>
    <w:rsid w:val="00DF3866"/>
    <w:rsid w:val="00E0281B"/>
    <w:rsid w:val="00E05F3E"/>
    <w:rsid w:val="00E11C44"/>
    <w:rsid w:val="00E12003"/>
    <w:rsid w:val="00E14E0A"/>
    <w:rsid w:val="00E16137"/>
    <w:rsid w:val="00E2626D"/>
    <w:rsid w:val="00E31199"/>
    <w:rsid w:val="00E32FF7"/>
    <w:rsid w:val="00E40DE6"/>
    <w:rsid w:val="00E40FCA"/>
    <w:rsid w:val="00E5509C"/>
    <w:rsid w:val="00E621F2"/>
    <w:rsid w:val="00E63301"/>
    <w:rsid w:val="00E64F3D"/>
    <w:rsid w:val="00E70820"/>
    <w:rsid w:val="00E85BA3"/>
    <w:rsid w:val="00E94B49"/>
    <w:rsid w:val="00E97779"/>
    <w:rsid w:val="00EA20FE"/>
    <w:rsid w:val="00EA47B7"/>
    <w:rsid w:val="00EB6151"/>
    <w:rsid w:val="00EB6FFD"/>
    <w:rsid w:val="00EC1DCF"/>
    <w:rsid w:val="00EC4AEE"/>
    <w:rsid w:val="00EC55AA"/>
    <w:rsid w:val="00EC60E6"/>
    <w:rsid w:val="00ED61D7"/>
    <w:rsid w:val="00EE7F95"/>
    <w:rsid w:val="00EF68F8"/>
    <w:rsid w:val="00F06AFA"/>
    <w:rsid w:val="00F15CA3"/>
    <w:rsid w:val="00F175D9"/>
    <w:rsid w:val="00F179B5"/>
    <w:rsid w:val="00F31AE6"/>
    <w:rsid w:val="00F51083"/>
    <w:rsid w:val="00F53AA0"/>
    <w:rsid w:val="00F5477B"/>
    <w:rsid w:val="00F54D0A"/>
    <w:rsid w:val="00F607E4"/>
    <w:rsid w:val="00F64EE5"/>
    <w:rsid w:val="00F7004F"/>
    <w:rsid w:val="00F7552C"/>
    <w:rsid w:val="00F83A31"/>
    <w:rsid w:val="00F90938"/>
    <w:rsid w:val="00FA618D"/>
    <w:rsid w:val="00FC1C3F"/>
    <w:rsid w:val="00FC514E"/>
    <w:rsid w:val="00FD6E65"/>
    <w:rsid w:val="00FE3A5E"/>
    <w:rsid w:val="00FE41F2"/>
    <w:rsid w:val="00FF3E7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69886">
      <w:bodyDiv w:val="1"/>
      <w:marLeft w:val="0"/>
      <w:marRight w:val="0"/>
      <w:marTop w:val="0"/>
      <w:marBottom w:val="0"/>
      <w:divBdr>
        <w:top w:val="none" w:sz="0" w:space="0" w:color="auto"/>
        <w:left w:val="none" w:sz="0" w:space="0" w:color="auto"/>
        <w:bottom w:val="none" w:sz="0" w:space="0" w:color="auto"/>
        <w:right w:val="none" w:sz="0" w:space="0" w:color="auto"/>
      </w:divBdr>
    </w:div>
    <w:div w:id="249585793">
      <w:bodyDiv w:val="1"/>
      <w:marLeft w:val="0"/>
      <w:marRight w:val="0"/>
      <w:marTop w:val="0"/>
      <w:marBottom w:val="0"/>
      <w:divBdr>
        <w:top w:val="none" w:sz="0" w:space="0" w:color="auto"/>
        <w:left w:val="none" w:sz="0" w:space="0" w:color="auto"/>
        <w:bottom w:val="none" w:sz="0" w:space="0" w:color="auto"/>
        <w:right w:val="none" w:sz="0" w:space="0" w:color="auto"/>
      </w:divBdr>
    </w:div>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89203">
      <w:bodyDiv w:val="1"/>
      <w:marLeft w:val="0"/>
      <w:marRight w:val="0"/>
      <w:marTop w:val="0"/>
      <w:marBottom w:val="0"/>
      <w:divBdr>
        <w:top w:val="none" w:sz="0" w:space="0" w:color="auto"/>
        <w:left w:val="none" w:sz="0" w:space="0" w:color="auto"/>
        <w:bottom w:val="none" w:sz="0" w:space="0" w:color="auto"/>
        <w:right w:val="none" w:sz="0" w:space="0" w:color="auto"/>
      </w:divBdr>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969148">
      <w:bodyDiv w:val="1"/>
      <w:marLeft w:val="0"/>
      <w:marRight w:val="0"/>
      <w:marTop w:val="0"/>
      <w:marBottom w:val="0"/>
      <w:divBdr>
        <w:top w:val="none" w:sz="0" w:space="0" w:color="auto"/>
        <w:left w:val="none" w:sz="0" w:space="0" w:color="auto"/>
        <w:bottom w:val="none" w:sz="0" w:space="0" w:color="auto"/>
        <w:right w:val="none" w:sz="0" w:space="0" w:color="auto"/>
      </w:divBdr>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6</Pages>
  <Words>4088</Words>
  <Characters>23834</Characters>
  <Application>Microsoft Office Word</Application>
  <DocSecurity>0</DocSecurity>
  <Lines>882</Lines>
  <Paragraphs>436</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2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317</cp:revision>
  <dcterms:created xsi:type="dcterms:W3CDTF">2023-11-21T04:34:00Z</dcterms:created>
  <dcterms:modified xsi:type="dcterms:W3CDTF">2023-11-2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